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23B8B8B7" w:rsidR="00A91D2B" w:rsidRPr="00382E5F" w:rsidRDefault="00036340" w:rsidP="00616EBF">
      <w:pPr>
        <w:pStyle w:val="Titre"/>
      </w:pPr>
      <w:r w:rsidRPr="00382E5F">
        <w:t>Title</w:t>
      </w:r>
    </w:p>
    <w:p w14:paraId="1D0125BA" w14:textId="77777777" w:rsidR="00A91D2B" w:rsidRPr="00382E5F" w:rsidRDefault="00A91D2B" w:rsidP="004720FD">
      <w:pPr>
        <w:spacing w:after="0" w:line="240" w:lineRule="auto"/>
        <w:jc w:val="center"/>
      </w:pPr>
    </w:p>
    <w:p w14:paraId="50111A99" w14:textId="77777777" w:rsidR="00A91D2B" w:rsidRPr="00382E5F" w:rsidRDefault="00A91D2B" w:rsidP="004720FD">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08644FC" w:rsidR="005673C2" w:rsidRDefault="005673C2" w:rsidP="004720FD">
      <w:pPr>
        <w:spacing w:after="0" w:line="240" w:lineRule="auto"/>
        <w:jc w:val="center"/>
      </w:pPr>
      <w:r>
        <w:rPr>
          <w:b/>
        </w:rPr>
        <w:t>Running title:</w:t>
      </w:r>
      <w:r w:rsidRPr="00A47E15">
        <w:t xml:space="preserve"> </w:t>
      </w:r>
      <w:r w:rsidR="00036340" w:rsidRPr="00A1015D">
        <w:t>Title</w:t>
      </w:r>
      <w:r w:rsidRPr="00065C4D">
        <w:t xml:space="preserve"> </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08CC1FE6" w:rsidR="006A1824" w:rsidRDefault="00A91D2B" w:rsidP="004720FD">
      <w:pPr>
        <w:spacing w:after="0" w:line="240" w:lineRule="auto"/>
        <w:jc w:val="center"/>
        <w:rPr>
          <w:b/>
        </w:rPr>
      </w:pPr>
      <w:r w:rsidRPr="00480E6C">
        <w:rPr>
          <w:b/>
        </w:rPr>
        <w:t xml:space="preserve">Word count: </w:t>
      </w:r>
      <w:r w:rsidR="005D628F">
        <w:rPr>
          <w:b/>
        </w:rPr>
        <w:t>1936</w:t>
      </w:r>
      <w:bookmarkStart w:id="0" w:name="_GoBack"/>
      <w:bookmarkEnd w:id="0"/>
      <w:r w:rsidR="00036340" w:rsidRPr="00A1015D">
        <w:rPr>
          <w:b/>
        </w:rPr>
        <w:t xml:space="preserve"> words</w:t>
      </w:r>
    </w:p>
    <w:p w14:paraId="5B78F02B" w14:textId="761D6D35" w:rsidR="005673C2" w:rsidRPr="00E536AE" w:rsidRDefault="006A1824" w:rsidP="009F2918">
      <w:pPr>
        <w:jc w:val="center"/>
        <w:rPr>
          <w:b/>
          <w:sz w:val="28"/>
          <w:szCs w:val="28"/>
        </w:rPr>
      </w:pPr>
      <w:r w:rsidRPr="00A47E15">
        <w:br w:type="page"/>
      </w:r>
      <w:r w:rsidR="005673C2">
        <w:rPr>
          <w:b/>
          <w:sz w:val="28"/>
          <w:szCs w:val="28"/>
        </w:rPr>
        <w:lastRenderedPageBreak/>
        <w:t xml:space="preserve">Title: </w:t>
      </w:r>
      <w:r w:rsidR="00036340" w:rsidRPr="00A1015D">
        <w:rPr>
          <w:b/>
          <w:sz w:val="28"/>
          <w:szCs w:val="28"/>
        </w:rPr>
        <w:t>TB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Pr="00A1015D" w:rsidRDefault="00036340" w:rsidP="00036340">
      <w:pPr>
        <w:pStyle w:val="Pardeliste"/>
        <w:numPr>
          <w:ilvl w:val="0"/>
          <w:numId w:val="19"/>
        </w:numPr>
      </w:pPr>
      <w:r w:rsidRPr="00A1015D">
        <w:t>TBD</w:t>
      </w:r>
    </w:p>
    <w:p w14:paraId="0B94FD80" w14:textId="2E81B5B7" w:rsidR="00991D52" w:rsidRDefault="005673C2" w:rsidP="00A9048E">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Intro to qMT &amp; F.</w:t>
      </w:r>
    </w:p>
    <w:p w14:paraId="0C2A6A58" w14:textId="45FD64B4" w:rsidR="000B6E63" w:rsidRDefault="000B6E63" w:rsidP="000B6E63">
      <w:pPr>
        <w:pStyle w:val="Pardeliste"/>
        <w:numPr>
          <w:ilvl w:val="1"/>
          <w:numId w:val="19"/>
        </w:numPr>
      </w:pPr>
      <w:r>
        <w:t>(What) is qM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1" w:tooltip="Wolff, 1989 #2795" w:history="1">
        <w:r w:rsidR="002757DB">
          <w:rPr>
            <w:noProof/>
          </w:rPr>
          <w:t>1</w:t>
        </w:r>
      </w:hyperlink>
      <w:r w:rsidR="00A65AE8">
        <w:rPr>
          <w:noProof/>
        </w:rPr>
        <w:t>,</w:t>
      </w:r>
      <w:hyperlink w:anchor="_ENREF_1_2" w:tooltip="Henkelman, 1993 #2832" w:history="1">
        <w:r w:rsidR="002757DB">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Why) is qMT important?</w:t>
      </w:r>
    </w:p>
    <w:p w14:paraId="6D4CBFE7" w14:textId="711B1710" w:rsidR="000B6E63" w:rsidRDefault="000B6E63" w:rsidP="000B6E63">
      <w:pPr>
        <w:pStyle w:val="Pardeliste"/>
        <w:numPr>
          <w:ilvl w:val="1"/>
          <w:numId w:val="19"/>
        </w:numPr>
      </w:pPr>
      <w:r>
        <w:t>(Which) qMT parameter is important?</w:t>
      </w:r>
      <w:r w:rsidR="00A65AE8">
        <w:t xml:space="preserve"> Cite Schmierer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3" w:tooltip="Schmierer, 2007 #2717" w:history="1">
        <w:r w:rsidR="002757DB">
          <w:rPr>
            <w:noProof/>
          </w:rPr>
          <w:t>3</w:t>
        </w:r>
      </w:hyperlink>
      <w:r w:rsidR="00A65AE8">
        <w:rPr>
          <w:noProof/>
        </w:rPr>
        <w:t>,</w:t>
      </w:r>
      <w:hyperlink w:anchor="_ENREF_1_4" w:tooltip="Schmierer, 2008 #3675" w:history="1">
        <w:r w:rsidR="002757DB">
          <w:rPr>
            <w:noProof/>
          </w:rPr>
          <w:t>4</w:t>
        </w:r>
      </w:hyperlink>
      <w:r w:rsidR="00A65AE8">
        <w:rPr>
          <w:noProof/>
        </w:rPr>
        <w:t>)</w:t>
      </w:r>
      <w:r w:rsidR="00A65AE8">
        <w:fldChar w:fldCharType="end"/>
      </w:r>
      <w:r w:rsidR="00A65AE8">
        <w:t xml:space="preserve"> for histology. Cite Yarnykh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5" w:tooltip="Underhill, 2011 #3772" w:history="1">
        <w:r w:rsidR="002757DB">
          <w:rPr>
            <w:noProof/>
          </w:rPr>
          <w:t>5</w:t>
        </w:r>
      </w:hyperlink>
      <w:r w:rsidR="00A65AE8">
        <w:rPr>
          <w:noProof/>
        </w:rPr>
        <w:t>,</w:t>
      </w:r>
      <w:hyperlink w:anchor="_ENREF_1_6" w:tooltip="Yarnykh, 2012 #3770" w:history="1">
        <w:r w:rsidR="002757DB">
          <w:rPr>
            <w:noProof/>
          </w:rPr>
          <w:t>6</w:t>
        </w:r>
      </w:hyperlink>
      <w:r w:rsidR="00A65AE8">
        <w:rPr>
          <w:noProof/>
        </w:rPr>
        <w:t>)</w:t>
      </w:r>
      <w:r w:rsidR="00A65AE8">
        <w:fldChar w:fldCharType="end"/>
      </w:r>
      <w:r w:rsidR="00A65AE8">
        <w:t xml:space="preserve"> for single-param F.</w:t>
      </w:r>
    </w:p>
    <w:p w14:paraId="5412BE33" w14:textId="7E816376" w:rsidR="000B6E63" w:rsidRDefault="000B6E63" w:rsidP="000B6E63">
      <w:pPr>
        <w:pStyle w:val="Pardeliste"/>
        <w:numPr>
          <w:ilvl w:val="2"/>
          <w:numId w:val="19"/>
        </w:numPr>
      </w:pPr>
      <w:r>
        <w:t>(How) is qMT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Transition into where current litt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sensitivitiy of qMT, considering a fixed protocol.</w:t>
      </w:r>
    </w:p>
    <w:p w14:paraId="5B0EF877" w14:textId="4FC32334" w:rsidR="000B6E63" w:rsidRDefault="000B6E63" w:rsidP="000B6E63">
      <w:pPr>
        <w:pStyle w:val="Pardeliste"/>
        <w:numPr>
          <w:ilvl w:val="1"/>
          <w:numId w:val="19"/>
        </w:numPr>
      </w:pPr>
      <w:r>
        <w:t>The optimal qMT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r>
        <w:t>THEORY</w:t>
      </w:r>
    </w:p>
    <w:p w14:paraId="3EBFECB5" w14:textId="56B96FFC" w:rsidR="004C36A8" w:rsidRDefault="00B17FBB" w:rsidP="00246C05">
      <w:r>
        <w:t>In the presence of a small inaccuracy of a measurement parameter, such as B</w:t>
      </w:r>
      <w:r>
        <w:rPr>
          <w:vertAlign w:val="subscript"/>
        </w:rPr>
        <w:t>1</w:t>
      </w:r>
      <w:r>
        <w:t xml:space="preserve"> in qMT, a portion of the error will propagate to the fitting parameters of the model. </w:t>
      </w:r>
      <w:r w:rsidR="00940323">
        <w:t xml:space="preserve">The behavior of this error propagation can be explored through a sensitivity analysis, by expanding the fitted signal in the </w:t>
      </w:r>
      <w:r w:rsidR="00940323">
        <w:lastRenderedPageBreak/>
        <w:t>presence of a ΔB</w:t>
      </w:r>
      <w:r w:rsidR="00940323">
        <w:rPr>
          <w:vertAlign w:val="subscript"/>
        </w:rPr>
        <w:t>1</w:t>
      </w:r>
      <w:r w:rsidR="00940323">
        <w:t xml:space="preserve"> with a Taylor expansion</w:t>
      </w:r>
      <w:r w:rsidR="0090638E">
        <w:t xml:space="preserve"> </w:t>
      </w:r>
      <w:r w:rsidR="008F16CE">
        <w:fldChar w:fldCharType="begin"/>
      </w:r>
      <w:r w:rsidR="008F16CE">
        <w:instrText xml:space="preserve"> </w:instrText>
      </w:r>
      <w:r w:rsidR="00215619">
        <w:instrText>ADDIN</w:instrText>
      </w:r>
      <w:r w:rsidR="008F16CE">
        <w:instrText xml:space="preserve"> EN.CITE &lt;EndNote&gt;&lt;Cite&gt;&lt;Author&gt;Cruz&lt;/Author&gt;&lt;Year&gt;1973&lt;/Year&gt;&lt;RecNum&gt;8188&lt;/RecNum&gt;&lt;DisplayText&gt;(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F16CE">
        <w:rPr>
          <w:noProof/>
        </w:rPr>
        <w:t>(</w:t>
      </w:r>
      <w:hyperlink w:anchor="_ENREF_1_7" w:tooltip="Cruz, 1973 #8188" w:history="1">
        <w:r w:rsidR="002757DB">
          <w:rPr>
            <w:noProof/>
          </w:rPr>
          <w:t>7</w:t>
        </w:r>
      </w:hyperlink>
      <w:r w:rsidR="008F16CE">
        <w:rPr>
          <w:noProof/>
        </w:rPr>
        <w:t>)</w:t>
      </w:r>
      <w:r w:rsidR="008F16CE">
        <w:fldChar w:fldCharType="end"/>
      </w:r>
      <w:r w:rsidR="008F16CE">
        <w:t>. Assuming a small 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246C05">
        <w:instrText xml:space="preserve"> </w:instrText>
      </w:r>
      <w:r w:rsidR="00215619">
        <w:instrText>ADDIN</w:instrText>
      </w:r>
      <w:r w:rsidR="00246C05">
        <w:instrText xml:space="preserve">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246C05">
        <w:rPr>
          <w:noProof/>
        </w:rPr>
        <w:t>(</w:t>
      </w:r>
      <w:hyperlink w:anchor="_ENREF_1_8" w:tooltip="Boudreau, 2017 #8255" w:history="1">
        <w:r w:rsidR="002757DB">
          <w:rPr>
            <w:noProof/>
          </w:rPr>
          <w:t>8</w:t>
        </w:r>
      </w:hyperlink>
      <w:r w:rsidR="00246C05">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2757DB"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1137518E" w:rsidR="00844646" w:rsidRDefault="00844646" w:rsidP="00844646">
      <w:r>
        <w:t xml:space="preserve">where </w:t>
      </w:r>
      <w:r w:rsidRPr="007D708D">
        <w:rPr>
          <w:i/>
        </w:rPr>
        <w:t>p</w:t>
      </w:r>
      <w:r>
        <w:t xml:space="preserve"> are the model fitting parameters (e.g.</w:t>
      </w:r>
      <w:r w:rsidR="007D708D">
        <w:t xml:space="preserve"> for the Sled and Pike model of qMT </w:t>
      </w:r>
      <w:r w:rsidR="00AB7C41">
        <w:fldChar w:fldCharType="begin"/>
      </w:r>
      <w:r w:rsidR="00AB7C41">
        <w:instrText xml:space="preserve"> </w:instrText>
      </w:r>
      <w:r w:rsidR="00215619">
        <w:instrText>ADDIN</w:instrText>
      </w:r>
      <w:r w:rsidR="00AB7C41">
        <w:instrText xml:space="preserve"> EN.CITE &lt;EndNote&gt;&lt;Cite&gt;&lt;Author&gt;Sled&lt;/Author&gt;&lt;Year&gt;2000&lt;/Year&gt;&lt;RecNum&gt;3662&lt;/RecNum&gt;&lt;DisplayText&gt;(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AB7C41">
        <w:rPr>
          <w:noProof/>
        </w:rPr>
        <w:t>(</w:t>
      </w:r>
      <w:hyperlink w:anchor="_ENREF_1_9" w:tooltip="Sled, 2000 #3662" w:history="1">
        <w:r w:rsidR="002757DB">
          <w:rPr>
            <w:noProof/>
          </w:rPr>
          <w:t>9</w:t>
        </w:r>
      </w:hyperlink>
      <w:r w:rsidR="00AB7C41">
        <w:rPr>
          <w:noProof/>
        </w:rPr>
        <w:t>)</w:t>
      </w:r>
      <w:r w:rsidR="00AB7C41">
        <w:fldChar w:fldCharType="end"/>
      </w:r>
      <w:r w:rsidR="007D708D">
        <w: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677DFB09" w:rsidR="00C82666" w:rsidRPr="007C478C" w:rsidRDefault="007C478C" w:rsidP="007C478C">
      <w:r>
        <w:t>Given a ΔB</w:t>
      </w:r>
      <w:r>
        <w:rPr>
          <w:vertAlign w:val="subscript"/>
        </w:rPr>
        <w:t>1</w:t>
      </w:r>
      <w:r>
        <w:t xml:space="preserve"> value</w:t>
      </w:r>
      <w:r w:rsidR="00004142">
        <w:t xml:space="preserve"> and knowing the Jacobians for </w:t>
      </w:r>
      <w:r w:rsidR="00004142">
        <w:rPr>
          <w:i/>
        </w:rPr>
        <w:t>p</w:t>
      </w:r>
      <w:r w:rsidR="00004142">
        <w:t xml:space="preserve"> and B</w:t>
      </w:r>
      <w:r w:rsidR="00004142">
        <w:rPr>
          <w:vertAlign w:val="subscript"/>
        </w:rPr>
        <w:t>1</w:t>
      </w:r>
      <w:r>
        <w:t>, the errors in fitted parameters can be estimated</w:t>
      </w:r>
      <w:r w:rsidR="009D7550">
        <w:t xml:space="preserve"> by</w:t>
      </w:r>
      <w:r>
        <w:t xml:space="preserve"> </w:t>
      </w:r>
      <w:r w:rsidR="00520728">
        <w:t xml:space="preserve">solving Eq. 1. However, since </w:t>
      </w:r>
      <w:r w:rsidR="009D7550">
        <w:t>Eq. 1 is (typically)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CBA6583" w:rsidR="00F84B73" w:rsidRPr="007C478C" w:rsidRDefault="002757DB"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45D540F6" w14:textId="6B842378" w:rsidR="001A3257" w:rsidRDefault="001A3257" w:rsidP="001A3257">
      <w:r>
        <w:t xml:space="preserve">for </w:t>
      </w:r>
      <m:oMath>
        <m:r>
          <m:rPr>
            <m:sty m:val="bi"/>
          </m:rPr>
          <w:rPr>
            <w:rFonts w:ascii="Cambria Math" w:hAnsi="Cambria Math"/>
          </w:rPr>
          <m:t>∆p</m:t>
        </m:r>
      </m:oMath>
      <w:r w:rsidRPr="00100DA7">
        <w:t>.</w:t>
      </w:r>
    </w:p>
    <w:p w14:paraId="57D98B45" w14:textId="559EFA92"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random noise, which is present in measured </w:t>
      </w:r>
      <w:r>
        <w:lastRenderedPageBreak/>
        <w:t>signals.</w:t>
      </w:r>
      <w:r w:rsidR="00A42C39">
        <w:t xml:space="preserve"> For this purpose, the Cram</w:t>
      </w:r>
      <w:r w:rsidR="00CC09A3">
        <w:t>é</w:t>
      </w:r>
      <w:r w:rsidR="00A42C39">
        <w:t xml:space="preserve">r-Rao lower bound (CRLB) as been shown to be an adequate and sufficient estimate to minimize the variance in fitted parameters due to experimental noise </w:t>
      </w:r>
      <w:r w:rsidR="00A42C39">
        <w:fldChar w:fldCharType="begin"/>
      </w:r>
      <w:r w:rsidR="00A42C39">
        <w:instrText xml:space="preserve"> </w:instrText>
      </w:r>
      <w:r w:rsidR="00215619">
        <w:instrText>ADDIN</w:instrText>
      </w:r>
      <w:r w:rsidR="00A42C39">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A42C39">
        <w:rPr>
          <w:noProof/>
        </w:rPr>
        <w:t>(</w:t>
      </w:r>
      <w:hyperlink w:anchor="_ENREF_1_10" w:tooltip="Cercignani, 2006 #3570" w:history="1">
        <w:r w:rsidR="002757DB">
          <w:rPr>
            <w:noProof/>
          </w:rPr>
          <w:t>10</w:t>
        </w:r>
      </w:hyperlink>
      <w:r w:rsidR="00A42C39">
        <w:rPr>
          <w:noProof/>
        </w:rPr>
        <w:t>)</w:t>
      </w:r>
      <w:r w:rsidR="00A42C39">
        <w:fldChar w:fldCharType="end"/>
      </w:r>
      <w:r w:rsidR="00A42C39">
        <w:t>.</w:t>
      </w:r>
    </w:p>
    <w:p w14:paraId="0CCA24A8" w14:textId="634E001D" w:rsidR="00A42C39" w:rsidRDefault="00A42C39" w:rsidP="001A3257">
      <w:r>
        <w:t xml:space="preserve">Consider the Fisher information matrix (FIM)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630D18AC"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measurement</w:t>
      </w:r>
      <w:r w:rsidR="00153698">
        <w:t xml:space="preserve"> out of N unique measurements</w:t>
      </w:r>
      <w:r>
        <w:t xml:space="preserve">. The CRLB is defined as the inverse of the FIM, however </w:t>
      </w:r>
      <w:r w:rsidR="00153698">
        <w:t>to take into account the varying weights due to the different order of magnitudes of the fitting parameters, the parameter-normalized CRLB</w:t>
      </w:r>
      <w:r w:rsidR="008F252E">
        <w:t xml:space="preserve"> (</w:t>
      </w:r>
      <w:r w:rsidR="008F252E">
        <w:rPr>
          <w:i/>
        </w:rPr>
        <w:t>V</w:t>
      </w:r>
      <w:r w:rsidR="008F252E">
        <w:t>)</w:t>
      </w:r>
      <w:r w:rsidR="00153698">
        <w:t xml:space="preserve"> is defined </w:t>
      </w:r>
      <w:r w:rsidR="00153698">
        <w:fldChar w:fldCharType="begin"/>
      </w:r>
      <w:r w:rsidR="00153698">
        <w:instrText xml:space="preserve"> </w:instrText>
      </w:r>
      <w:r w:rsidR="00215619">
        <w:instrText>ADDIN</w:instrText>
      </w:r>
      <w:r w:rsidR="00153698">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153698">
        <w:rPr>
          <w:noProof/>
        </w:rPr>
        <w:t>(</w:t>
      </w:r>
      <w:hyperlink w:anchor="_ENREF_1_10" w:tooltip="Cercignani, 2006 #3570" w:history="1">
        <w:r w:rsidR="002757DB">
          <w:rPr>
            <w:noProof/>
          </w:rPr>
          <w:t>10</w:t>
        </w:r>
      </w:hyperlink>
      <w:r w:rsidR="00153698">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54787DC"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w:instrText>
      </w:r>
      <w:r w:rsidR="00215619">
        <w:instrText>ADDIN</w:instrText>
      </w:r>
      <w:r>
        <w:instrText xml:space="preserve"> EN.CITE </w:instrTex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w:instrText>
      </w:r>
      <w:r w:rsidR="00215619">
        <w:instrText>ADDIN</w:instrText>
      </w:r>
      <w:r>
        <w:instrText xml:space="preserve"> EN.CITE.DATA </w:instrText>
      </w:r>
      <w:r>
        <w:fldChar w:fldCharType="end"/>
      </w:r>
      <w:r>
        <w:fldChar w:fldCharType="separate"/>
      </w:r>
      <w:r>
        <w:rPr>
          <w:noProof/>
        </w:rPr>
        <w:t>(</w:t>
      </w:r>
      <w:hyperlink w:anchor="_ENREF_1_11" w:tooltip="Levesque, 2011 #2822" w:history="1">
        <w:r w:rsidR="002757DB">
          <w:rPr>
            <w:noProof/>
          </w:rPr>
          <w:t>11</w:t>
        </w:r>
      </w:hyperlink>
      <w:r>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5055DA"/>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28E973C7"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controls the tradeoff between CRLB (noise) and </w:t>
      </w:r>
      <w:r w:rsidR="00680C0F">
        <w:rPr>
          <w:i/>
        </w:rPr>
        <w:t>F</w:t>
      </w:r>
      <w:r w:rsidR="00680C0F">
        <w:t xml:space="preserve"> sensitivity to B</w:t>
      </w:r>
      <w:r w:rsidR="00680C0F">
        <w:rPr>
          <w:vertAlign w:val="subscript"/>
        </w:rPr>
        <w:t>1</w:t>
      </w:r>
      <w:r w:rsidR="00680C0F">
        <w:t>-inaccuracies during the optimization, and its value is determined prior to</w:t>
      </w:r>
      <w:r w:rsidR="00C23C0A">
        <w:t xml:space="preserve"> evaluating the protocol optimization</w:t>
      </w:r>
      <w:r w:rsidR="00680C0F">
        <w:t>.</w:t>
      </w:r>
    </w:p>
    <w:p w14:paraId="5A2F8B52" w14:textId="77777777" w:rsidR="008C2AA3" w:rsidRPr="00A1015D" w:rsidRDefault="00A91D2B" w:rsidP="00814052">
      <w:pPr>
        <w:pStyle w:val="Titre1"/>
      </w:pPr>
      <w:r w:rsidRPr="00A1015D">
        <w:lastRenderedPageBreak/>
        <w:t>METHODS</w:t>
      </w:r>
    </w:p>
    <w:p w14:paraId="733C5529" w14:textId="34856D3A"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hich evolved from qMTLab </w:t>
      </w:r>
      <w:r w:rsidR="0099595A">
        <w:fldChar w:fldCharType="begin"/>
      </w:r>
      <w:r w:rsidR="0099595A">
        <w:instrText xml:space="preserve"> </w:instrText>
      </w:r>
      <w:r w:rsidR="00215619">
        <w:instrText>ADDIN</w:instrText>
      </w:r>
      <w:r w:rsidR="0099595A">
        <w:instrText xml:space="preserve">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99595A">
        <w:rPr>
          <w:noProof/>
        </w:rPr>
        <w:t>(</w:t>
      </w:r>
      <w:hyperlink w:anchor="_ENREF_1_12" w:tooltip="Cabana, 2016 #8231" w:history="1">
        <w:r w:rsidR="002757DB">
          <w:rPr>
            <w:noProof/>
          </w:rPr>
          <w:t>12</w:t>
        </w:r>
      </w:hyperlink>
      <w:r w:rsidR="0099595A">
        <w:rPr>
          <w:noProof/>
        </w:rPr>
        <w:t>)</w:t>
      </w:r>
      <w:r w:rsidR="0099595A">
        <w:fldChar w:fldCharType="end"/>
      </w:r>
      <w:r w:rsidR="0099595A">
        <w:t xml:space="preserve"> written in MATLAB (</w:t>
      </w:r>
      <w:r w:rsidR="00B956EE" w:rsidRPr="00B956EE">
        <w:t>MATLAB 201</w:t>
      </w:r>
      <w:r w:rsidR="00B956EE">
        <w:t>7</w:t>
      </w:r>
      <w:r w:rsidR="00B956EE" w:rsidRPr="00B956EE">
        <w:t>a; MathWorks Inc., Natick, MA</w:t>
      </w:r>
      <w:r w:rsidR="0099595A">
        <w:t>). The source code developed in this work, particularly for numerically estimating the Jacobians 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mathieuboudreau/qMTLab_Tabs). This source code</w:t>
      </w:r>
      <w:r w:rsidR="00B61ABB">
        <w:t>, also written in MATLAB,</w:t>
      </w:r>
      <w:r w:rsidR="0099595A">
        <w:t xml:space="preserve"> was developed to wrap a</w:t>
      </w:r>
      <w:r w:rsidR="00B956EE">
        <w:t xml:space="preserve">round the qMRLab code, to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3297B420" w:rsidR="000A4002" w:rsidRDefault="00B67D02" w:rsidP="000A4002">
      <w:r>
        <w:t>The regularization term in Eq. 5 proposed for optimization against B</w:t>
      </w:r>
      <w:r>
        <w:rPr>
          <w:vertAlign w:val="subscript"/>
        </w:rPr>
        <w:t>1</w:t>
      </w:r>
      <w:r>
        <w:t xml:space="preserve"> was derived as a result of a first-order approximation of a Taylor series. To ensure that this approximation is valid for ΔB</w:t>
      </w:r>
      <w:r>
        <w:rPr>
          <w:vertAlign w:val="subscript"/>
        </w:rPr>
        <w:t>1</w:t>
      </w:r>
      <w:r>
        <w:t xml:space="preserve"> values used </w:t>
      </w:r>
      <w:r w:rsidR="009A187E">
        <w:t>in the</w:t>
      </w:r>
      <w:r>
        <w:t xml:space="preserve"> optimization </w:t>
      </w:r>
      <w:r w:rsidR="009A187E">
        <w:t>routines</w:t>
      </w:r>
      <w:r>
        <w:t xml:space="preserve">,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and compared to error parameter values estimated by fitting the signal to the Bloch-McConnell equations</w:t>
      </w:r>
      <w:r>
        <w:t>.</w:t>
      </w:r>
      <w:r w:rsidR="00374CE7">
        <w:t xml:space="preserve"> </w:t>
      </w:r>
      <w:r w:rsidR="00D344FC">
        <w:t>A “</w:t>
      </w:r>
      <w:r w:rsidR="0043131A">
        <w:t>u</w:t>
      </w:r>
      <w:r w:rsidR="00D344FC">
        <w:t>niform”</w:t>
      </w:r>
      <w:r w:rsidR="0043131A">
        <w:t xml:space="preserve"> qMT</w:t>
      </w:r>
      <w:r w:rsidR="00D344FC">
        <w:t xml:space="preserve"> protocols was used</w:t>
      </w:r>
      <w:r w:rsidR="008A6649">
        <w:t>,</w:t>
      </w:r>
      <w:r w:rsidR="00D344FC">
        <w:t xml:space="preserve"> </w:t>
      </w:r>
      <w:r w:rsidR="008A6649">
        <w:t>which means</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215619">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Jacobian 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detail in a recent study </w: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w:instrText>
      </w:r>
      <w:r w:rsidR="00215619">
        <w:instrText>ADDIN</w:instrText>
      </w:r>
      <w:r w:rsidR="003175EC">
        <w:instrText xml:space="preserve"> EN.CITE </w:instrTex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w:instrText>
      </w:r>
      <w:r w:rsidR="00215619">
        <w:instrText>ADDIN</w:instrText>
      </w:r>
      <w:r w:rsidR="003175EC">
        <w:instrText xml:space="preserve"> EN.CITE.DATA </w:instrText>
      </w:r>
      <w:r w:rsidR="003175EC">
        <w:fldChar w:fldCharType="end"/>
      </w:r>
      <w:r w:rsidR="003175EC">
        <w:fldChar w:fldCharType="separate"/>
      </w:r>
      <w:r w:rsidR="003175EC">
        <w:rPr>
          <w:noProof/>
        </w:rPr>
        <w:t>(</w:t>
      </w:r>
      <w:hyperlink w:anchor="_ENREF_1_11" w:tooltip="Levesque, 2011 #2822" w:history="1">
        <w:r w:rsidR="002757DB">
          <w:rPr>
            <w:noProof/>
          </w:rPr>
          <w:t>11</w:t>
        </w:r>
      </w:hyperlink>
      <w:r w:rsidR="003175EC">
        <w:rPr>
          <w:noProof/>
        </w:rPr>
        <w:t>)</w:t>
      </w:r>
      <w:r w:rsidR="003175EC">
        <w:fldChar w:fldCharType="end"/>
      </w:r>
      <w:r w:rsidR="003175EC">
        <w:t>.</w:t>
      </w:r>
    </w:p>
    <w:p w14:paraId="4F718CAB" w14:textId="51B0A5E6" w:rsidR="005F0C06" w:rsidRDefault="0043131A" w:rsidP="000A4002">
      <w:r>
        <w:lastRenderedPageBreak/>
        <w:t>We were also interested in investigating the dependence of</w:t>
      </w:r>
      <w:r w:rsidR="005F0C06">
        <w:t xml:space="preserve"> </w:t>
      </w:r>
      <m:oMath>
        <m:r>
          <m:rPr>
            <m:sty m:val="bi"/>
          </m:rPr>
          <w:rPr>
            <w:rFonts w:ascii="Cambria Math" w:hAnsi="Cambria Math"/>
          </w:rPr>
          <m:t>∆p</m:t>
        </m:r>
      </m:oMath>
      <w:r w:rsidR="005F0C06" w:rsidRPr="0043131A">
        <w:rPr>
          <w:b/>
        </w:rPr>
        <w:t xml:space="preserve"> </w:t>
      </w:r>
      <w:r w:rsidRPr="0043131A">
        <w:t>values</w:t>
      </w:r>
      <w:r>
        <w:t xml:space="preserve"> estimated from Eq. 2 on the number of MT flip angles and off-resonance values for “uniform” qMT protocols. </w:t>
      </w:r>
      <w:r w:rsidR="00A30684">
        <w:t>MT-prepared SPGR (TR = 25 ms, α = 7°)</w:t>
      </w:r>
      <w:r>
        <w:t xml:space="preserve"> </w:t>
      </w:r>
      <w:r w:rsidR="00967C6C">
        <w:t xml:space="preserve">pulse sequence protocols </w:t>
      </w:r>
      <w:r>
        <w:t xml:space="preserve">using </w:t>
      </w:r>
      <w:r w:rsidR="00967C6C">
        <w:t>every</w:t>
      </w:r>
      <w:r>
        <w:t xml:space="preserve"> </w:t>
      </w:r>
      <w:r w:rsidR="00967C6C">
        <w:t>combination</w:t>
      </w:r>
      <w:r>
        <w:t xml:space="preserve"> of three α</w:t>
      </w:r>
      <w:r w:rsidRPr="0043131A">
        <w:rPr>
          <w:vertAlign w:val="subscript"/>
        </w:rPr>
        <w:t>MT</w:t>
      </w:r>
      <w:r>
        <w:t xml:space="preserve"> values (150°, 400°, 650°) were used (each unique α</w:t>
      </w:r>
      <w:r w:rsidRPr="0043131A">
        <w:rPr>
          <w:vertAlign w:val="subscript"/>
        </w:rPr>
        <w:t>MT</w:t>
      </w:r>
      <w:r>
        <w:t>, each combination of two α</w:t>
      </w:r>
      <w:r w:rsidRPr="0043131A">
        <w:rPr>
          <w:vertAlign w:val="subscript"/>
        </w:rPr>
        <w:t>MT</w:t>
      </w:r>
      <w:r>
        <w:t xml:space="preserve"> values, and all three). Logarithmically-uniform offset frequencies for each α</w:t>
      </w:r>
      <w:r w:rsidRPr="0043131A">
        <w:rPr>
          <w:vertAlign w:val="subscript"/>
        </w:rPr>
        <w:t>MT</w:t>
      </w:r>
      <w:r>
        <w:t xml:space="preserve"> values ranged between 300 Hz and 20 kHz. To fairly assess all “uniform” protocols</w:t>
      </w:r>
      <w:r w:rsidR="00FF2A02">
        <w:t xml:space="preserve">, the total number </w:t>
      </w:r>
      <w:r w:rsidR="00DC6ED7">
        <w:t>of acquisitions were limited between 8 and 30 by varying the number of logarithmically uniform offset values per α</w:t>
      </w:r>
      <w:r w:rsidR="00DC6ED7" w:rsidRPr="0043131A">
        <w:rPr>
          <w:vertAlign w:val="subscript"/>
        </w:rPr>
        <w:t>MT</w:t>
      </w:r>
      <w:r w:rsidR="00DC6ED7">
        <w:t xml:space="preserve"> cas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point protocol would have the same 5 off-resonance frequencies for each α</w:t>
      </w:r>
      <w:r w:rsidR="00DC6ED7" w:rsidRPr="0043131A">
        <w:rPr>
          <w:vertAlign w:val="subscript"/>
        </w:rPr>
        <w:t>MT</w:t>
      </w:r>
      <w:r w:rsidR="006B6403">
        <w:t>.</w:t>
      </w:r>
      <w:r w:rsidR="00A30684">
        <w:t xml:space="preserve"> qMT signals were generated for tissue values within the typical white matter range (</w:t>
      </w:r>
      <w:r w:rsidR="00A30684">
        <w:fldChar w:fldCharType="begin"/>
      </w:r>
      <w:r w:rsidR="00A30684">
        <w:instrText xml:space="preserve"> </w:instrText>
      </w:r>
      <w:r w:rsidR="00215619">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rsidR="006B6403">
        <w:t>.</w:t>
      </w:r>
    </w:p>
    <w:p w14:paraId="2ABAB687" w14:textId="7E4E561F" w:rsidR="00E71228" w:rsidRDefault="00E71228" w:rsidP="00E71228">
      <w:pPr>
        <w:pStyle w:val="Titre2"/>
      </w:pPr>
      <w:r>
        <w:t>Protocol Optimization</w:t>
      </w:r>
    </w:p>
    <w:p w14:paraId="0EE0975D" w14:textId="2F3B4BA7" w:rsidR="00B827C3" w:rsidRDefault="00552E2D" w:rsidP="00B827C3">
      <w:r>
        <w:t>qMT p</w:t>
      </w:r>
      <w:r w:rsidR="001E1050">
        <w:t xml:space="preserve">rotocol </w:t>
      </w:r>
      <w:r>
        <w:t>were iteratively optimized</w:t>
      </w:r>
      <w:r w:rsidR="00A559A1">
        <w:t xml:space="preserve"> </w:t>
      </w:r>
      <w:r w:rsidR="00C044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04441">
        <w:instrText xml:space="preserve"> ADDIN EN.CITE </w:instrText>
      </w:r>
      <w:r w:rsidR="00C044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04441">
        <w:instrText xml:space="preserve"> ADDIN EN.CITE.DATA </w:instrText>
      </w:r>
      <w:r w:rsidR="00C04441">
        <w:fldChar w:fldCharType="end"/>
      </w:r>
      <w:r w:rsidR="00C04441">
        <w:fldChar w:fldCharType="separate"/>
      </w:r>
      <w:r w:rsidR="00C04441">
        <w:rPr>
          <w:noProof/>
        </w:rPr>
        <w:t>(</w:t>
      </w:r>
      <w:hyperlink w:anchor="_ENREF_1_11" w:tooltip="Levesque, 2011 #2822" w:history="1">
        <w:r w:rsidR="002757DB">
          <w:rPr>
            <w:noProof/>
          </w:rPr>
          <w:t>11</w:t>
        </w:r>
      </w:hyperlink>
      <w:r w:rsidR="00C04441">
        <w:rPr>
          <w:noProof/>
        </w:rPr>
        <w:t>)</w:t>
      </w:r>
      <w:r w:rsidR="00C04441">
        <w:fldChar w:fldCharType="end"/>
      </w:r>
      <w:r>
        <w:t xml:space="preserve"> from a large s</w:t>
      </w:r>
      <w:r w:rsidR="003421F0">
        <w:t>earch-</w:t>
      </w:r>
      <w:r>
        <w:t>space set of potential protocol values of effective MT-preparation pulse flip-angles (</w:t>
      </w:r>
      <w:r w:rsidR="003421F0">
        <w:t>α</w:t>
      </w:r>
      <w:r>
        <w:rPr>
          <w:vertAlign w:val="subscript"/>
        </w:rPr>
        <w:t>MT</w:t>
      </w:r>
      <w:r>
        <w:t>) and off-resonance frequencies (Δ)</w:t>
      </w:r>
      <w:r w:rsidR="003421F0">
        <w:t>, while other sequence parameters remained fixed (TR = 25 ms, α = 7°)</w:t>
      </w:r>
      <w:r>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 partial derivative values (non-smooth Jacobian sensitivity curve at those points)</w:t>
      </w:r>
      <w:r w:rsidR="00BD7173">
        <w:t>, which were likely due to rounding errors in the</w:t>
      </w:r>
      <w:r w:rsidR="00C04441">
        <w:t xml:space="preserve"> signal simulation of 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 in</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Simulated signals were generated for white matter tissue values (</w:t>
      </w:r>
      <w:r w:rsidR="009B516B">
        <w:fldChar w:fldCharType="begin"/>
      </w:r>
      <w:r w:rsidR="009B516B">
        <w:instrText xml:space="preserve"> REF _Ref493846545 \h </w:instrText>
      </w:r>
      <w:r w:rsidR="009B516B">
        <w:fldChar w:fldCharType="separate"/>
      </w:r>
      <w:r w:rsidR="009B516B">
        <w:t xml:space="preserve">Table </w:t>
      </w:r>
      <w:r w:rsidR="009B516B">
        <w:rPr>
          <w:noProof/>
        </w:rPr>
        <w:t>1</w:t>
      </w:r>
      <w:r w:rsidR="009B516B">
        <w:fldChar w:fldCharType="end"/>
      </w:r>
      <w:r w:rsidR="009B516B">
        <w:t>).</w:t>
      </w:r>
    </w:p>
    <w:p w14:paraId="1AB70D05" w14:textId="1632AE67" w:rsidR="00C04441" w:rsidRDefault="00C04441" w:rsidP="00B827C3">
      <w:r>
        <w:lastRenderedPageBreak/>
        <w:t xml:space="preserve">The most time-intensive </w:t>
      </w:r>
      <w:r w:rsidR="00D951F1">
        <w:t>par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3E3106"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D951F1">
        <w:t>)</w:t>
      </w:r>
      <w:r w:rsidR="003E3106">
        <w:t>. The Jacobian sensitivities were precomputed</w:t>
      </w:r>
      <w:r w:rsidR="009B516B">
        <w:t xml:space="preserve"> using parallel processing (4 cores),</w:t>
      </w:r>
      <w:r w:rsidR="003E3106">
        <w:t xml:space="preserve"> and cached for </w:t>
      </w:r>
      <w:r w:rsidR="004E35D5">
        <w:t>rapid</w:t>
      </w:r>
      <w:r w:rsidR="003E3106">
        <w:t xml:space="preserve"> access during the optimization algorithm. Note that both terms in Eq. 5 require element values from the Jacobian sensitivity matrices (through Eq. 4 and 3).</w:t>
      </w:r>
    </w:p>
    <w:p w14:paraId="510685F3" w14:textId="6F87229B" w:rsidR="003E3106" w:rsidRDefault="003E3106" w:rsidP="00B827C3">
      <w:r>
        <w:t xml:space="preserve">Prior to protocol optimization, </w:t>
      </w:r>
      <w:r w:rsidR="00723F80">
        <w:t>an optimal value for the regularization parameter λ had to b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a </w:t>
      </w:r>
      <w:r w:rsidR="00B70D48" w:rsidRPr="00B70D48">
        <w:t>B</w:t>
      </w:r>
      <w:r w:rsidR="00B70D48" w:rsidRPr="00B70D48">
        <w:rPr>
          <w:vertAlign w:val="subscript"/>
        </w:rPr>
        <w:t>1</w:t>
      </w:r>
      <w:r w:rsidR="00B70D48">
        <w:t>-dependent T</w:t>
      </w:r>
      <w:r w:rsidR="00B70D48">
        <w:rPr>
          <w:vertAlign w:val="subscript"/>
        </w:rPr>
        <w:t>1</w:t>
      </w:r>
      <w:r w:rsidR="00B70D48">
        <w:t xml:space="preserve"> mapping method, </w:t>
      </w:r>
      <w:r w:rsidR="00B70D48" w:rsidRPr="00B70D48">
        <w:t>VFA</w:t>
      </w:r>
      <w:r w:rsidR="00B70D48">
        <w:t xml:space="preserve"> (TR = 15ms, α = 3° and 15°)</w:t>
      </w:r>
      <w:r w:rsidR="00723F80">
        <w:t xml:space="preserve">. </w:t>
      </w:r>
      <w:r w:rsidR="00804D78">
        <w:t xml:space="preserve">Sinc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723F80" w:rsidRPr="00723F80">
        <w:t>(variance × # acq. points)</w:t>
      </w:r>
      <w:r w:rsidR="00723F80" w:rsidRPr="00723F80">
        <w:rPr>
          <w:vertAlign w:val="superscript"/>
        </w:rPr>
        <w:t>-1/2</w:t>
      </w:r>
      <w:r w:rsidR="00723F80">
        <w:t xml:space="preserve">, where the variance is interpreted to be the parameter-normalized CRLB) curves versus the # of acq. points of the iterative optimization procedure were compared, and λ = 0.5 was determined to minimize ΔF while </w:t>
      </w:r>
      <w:r w:rsidR="00804D78">
        <w:t xml:space="preserve">having the least overall reduction in </w:t>
      </w:r>
      <w:r w:rsidR="00804D78" w:rsidRPr="00723F80">
        <w:t>variance-efficiency</w:t>
      </w:r>
      <w:r w:rsidR="00723F80">
        <w:t>.</w:t>
      </w:r>
    </w:p>
    <w:p w14:paraId="6AD4CAF1" w14:textId="222DAD66" w:rsidR="00804D78" w:rsidRPr="00804D78" w:rsidRDefault="00804D78" w:rsidP="00B827C3">
      <w:r>
        <w:t>Two sets of 10-point protocols were optimized by iteratively finding the N-1 protocol subset which minimized Eq. 5 for ΔB</w:t>
      </w:r>
      <w:r>
        <w:rPr>
          <w:vertAlign w:val="subscript"/>
        </w:rPr>
        <w:t>1</w:t>
      </w:r>
      <w:r>
        <w:t xml:space="preserve"> = 0.05</w:t>
      </w:r>
      <w:r w:rsidR="00B70D48">
        <w:t xml:space="preserve"> (and assuming the </w:t>
      </w:r>
      <w:r w:rsidR="00B70D48" w:rsidRPr="00B70D48">
        <w:t>VFA</w:t>
      </w:r>
      <w:r w:rsidR="00B70D48">
        <w:t xml:space="preserve"> as above)</w:t>
      </w:r>
      <w:r>
        <w:t xml:space="preserve"> and two cases of λ (λ = 0, noted CRLB, and λ = 0.5, noted CRLB</w:t>
      </w:r>
      <w:r w:rsidRPr="00804D78">
        <w:rPr>
          <w:vertAlign w:val="subscript"/>
        </w:rPr>
        <w:t>λ</w:t>
      </w:r>
      <w:r>
        <w:rPr>
          <w:vertAlign w:val="subscript"/>
        </w:rPr>
        <w:t>=0.5</w:t>
      </w:r>
      <w:r>
        <w:t>). The optimal 10-point protocol for each case were determined, to be compared with the uniform 10-point protocol evaluated in the first part of the previous section.</w:t>
      </w:r>
    </w:p>
    <w:p w14:paraId="7A17321A" w14:textId="7FD77874" w:rsidR="00E71228" w:rsidRDefault="00E71228" w:rsidP="00E71228">
      <w:pPr>
        <w:pStyle w:val="Titre2"/>
      </w:pPr>
      <w:r>
        <w:t>Monte Carlo Simulations</w:t>
      </w:r>
    </w:p>
    <w:p w14:paraId="2701B450" w14:textId="5BDF49B9" w:rsidR="00643042" w:rsidRPr="009D0DC3" w:rsidRDefault="009D0DC3" w:rsidP="00643042">
      <w:r>
        <w:t>I</w:t>
      </w:r>
      <w:r w:rsidR="00643042">
        <w:t xml:space="preserve">deal </w:t>
      </w:r>
      <w:r>
        <w:t xml:space="preserve">(noiseless) </w:t>
      </w:r>
      <w:r w:rsidR="00643042">
        <w:t>MT-prepared signals</w:t>
      </w:r>
      <w:r>
        <w:t xml:space="preserve"> were generated through simulations for three 10-point protocols (</w:t>
      </w:r>
      <w:r>
        <w:fldChar w:fldCharType="begin"/>
      </w:r>
      <w:r>
        <w:instrText xml:space="preserve"> REF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REF _Ref493846545 \h </w:instrText>
      </w:r>
      <w:r>
        <w:fldChar w:fldCharType="separate"/>
      </w:r>
      <w:r>
        <w:t xml:space="preserve">Table </w:t>
      </w:r>
      <w:r>
        <w:rPr>
          <w:noProof/>
        </w:rPr>
        <w:t>1</w:t>
      </w:r>
      <w:r>
        <w:fldChar w:fldCharType="end"/>
      </w:r>
      <w:r>
        <w:t>: white matter, grey matter). Rician noise was added to each simulated MT signal,</w:t>
      </w:r>
      <w:r w:rsidRPr="009D0DC3">
        <w:t xml:space="preserve"> </w:t>
      </w:r>
      <w:r>
        <w:t xml:space="preserve">as well as a no-MT signal </w:t>
      </w:r>
      <w:r>
        <w:lastRenderedPageBreak/>
        <w:t>(typically measured for signal normalization), followed by followed by the typical normalization of the MT-weighted signal from the no-MT signal (</w:t>
      </w:r>
      <w:r w:rsidRPr="009D0DC3">
        <w:rPr>
          <w:i/>
        </w:rPr>
        <w:t>M</w:t>
      </w:r>
      <w:r w:rsidRPr="009D0DC3">
        <w:rPr>
          <w:vertAlign w:val="subscript"/>
        </w:rPr>
        <w:t>MT</w:t>
      </w:r>
      <w:r>
        <w:t>/</w:t>
      </w:r>
      <w:r>
        <w:rPr>
          <w:i/>
        </w:rPr>
        <w:t>M</w:t>
      </w:r>
      <w:r w:rsidRPr="009D0DC3">
        <w:rPr>
          <w:vertAlign w:val="subscript"/>
        </w:rPr>
        <w:t>no-MT</w:t>
      </w:r>
      <w:r>
        <w:t>). Six different SNR levels were considered (SNR = 25, 50, 75, 100, 150, 200). Sets of 10,000 noisy MT signals were independently generated and compared for each combination</w:t>
      </w:r>
      <w:r w:rsidR="00B70D48">
        <w:t xml:space="preserve"> of</w:t>
      </w:r>
      <w:r>
        <w:t xml:space="preserve"> protocol, tissue, and SNR level. Each set were subsequently fitted for the fitting parameters (F, k</w:t>
      </w:r>
      <w:r>
        <w:rPr>
          <w:vertAlign w:val="subscript"/>
        </w:rPr>
        <w:t>f</w:t>
      </w:r>
      <w:r>
        <w:t xml:space="preserve"> ,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49995A15" w:rsidR="005D72EF" w:rsidRDefault="005D72EF" w:rsidP="005D72EF">
      <w:r>
        <w:t xml:space="preserve">T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ting to the Sled and Pike model (dash line) in the presence of B</w:t>
      </w:r>
      <w:r w:rsidR="002757DB">
        <w:rPr>
          <w:vertAlign w:val="subscript"/>
        </w:rPr>
        <w:t>1</w:t>
      </w:r>
      <w:r w:rsidR="002757DB">
        <w:t xml:space="preserve"> errors (±30%) are presented in </w:t>
      </w:r>
      <w:r w:rsidR="002757DB">
        <w:fldChar w:fldCharType="begin"/>
      </w:r>
      <w:r w:rsidR="002757DB">
        <w:instrText xml:space="preserve"> REF _Ref492993963 \h </w:instrText>
      </w:r>
      <w:r w:rsidR="002757DB">
        <w:fldChar w:fldCharType="separate"/>
      </w:r>
      <w:r w:rsidR="002757DB">
        <w:t xml:space="preserve">Figure </w:t>
      </w:r>
      <w:r w:rsidR="002757DB">
        <w:rPr>
          <w:noProof/>
        </w:rPr>
        <w:t>1</w:t>
      </w:r>
      <w:r w:rsidR="002757DB">
        <w:fldChar w:fldCharType="end"/>
      </w:r>
      <w:r w:rsidR="002757DB">
        <w:t>. A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2757DB">
        <w:t xml:space="preserve"> measure (VFA, blue) where simulated separately. The overall trends in the error curves produced by fitting the model replicate well the results presented previously </w:t>
      </w:r>
      <w:r w:rsidR="002757DB">
        <w:fldChar w:fldCharType="begin"/>
      </w:r>
      <w:r w:rsidR="002757DB">
        <w:instrText xml:space="preserve"> ADDIN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2757DB">
        <w:rPr>
          <w:noProof/>
        </w:rPr>
        <w:t>(</w:t>
      </w:r>
      <w:hyperlink w:anchor="_ENREF_1_8" w:tooltip="Boudreau, 2017 #8255" w:history="1">
        <w:r w:rsidR="002757DB">
          <w:rPr>
            <w:noProof/>
          </w:rPr>
          <w:t>8</w:t>
        </w:r>
      </w:hyperlink>
      <w:r w:rsidR="002757DB">
        <w:rPr>
          <w:noProof/>
        </w:rPr>
        <w:t>)</w:t>
      </w:r>
      <w:r w:rsidR="002757DB">
        <w:fldChar w:fldCharType="end"/>
      </w:r>
      <w:r w:rsidR="002757DB">
        <w:t xml:space="preserve"> (Boudreau et al 2017, Figure 3), which share the same sequence protocol and tissue parameters, but differ</w:t>
      </w:r>
      <w:r w:rsidR="00A371AE">
        <w:t>ed</w:t>
      </w:r>
      <w:r w:rsidR="002757DB">
        <w:t xml:space="preserve"> in core qMT simulation a</w:t>
      </w:r>
      <w:r w:rsidR="00A371AE">
        <w:t>nd fitting software. Replication of</w:t>
      </w:r>
      <w:r w:rsidR="002757DB">
        <w:t xml:space="preserve"> these results justified the use of the open-source qMTLab software </w:t>
      </w:r>
      <w:r w:rsidR="002757DB">
        <w:fldChar w:fldCharType="begin"/>
      </w:r>
      <w:r w:rsidR="002757DB">
        <w:instrText xml:space="preserve"> ADDIN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2757DB">
        <w:rPr>
          <w:noProof/>
        </w:rPr>
        <w:t>(</w:t>
      </w:r>
      <w:hyperlink w:anchor="_ENREF_1_12" w:tooltip="Cabana, 2016 #8231" w:history="1">
        <w:r w:rsidR="002757DB">
          <w:rPr>
            <w:noProof/>
          </w:rPr>
          <w:t>12</w:t>
        </w:r>
      </w:hyperlink>
      <w:r w:rsidR="002757DB">
        <w:rPr>
          <w:noProof/>
        </w:rPr>
        <w:t>)</w:t>
      </w:r>
      <w:r w:rsidR="002757DB">
        <w:fldChar w:fldCharType="end"/>
      </w:r>
      <w:r w:rsidR="002757DB">
        <w:t xml:space="preserve"> in this study.</w:t>
      </w:r>
    </w:p>
    <w:p w14:paraId="752C8EFB" w14:textId="5526E93D" w:rsidR="000D5A07" w:rsidRDefault="003D4B21" w:rsidP="005D72EF">
      <w:r>
        <w:t xml:space="preserve">The </w:t>
      </w:r>
      <w:r w:rsidR="006255D6">
        <w:t xml:space="preserve">parameter errors estimated from Eq. 2 approximated well the ones resulting from fitting for all parameters </w:t>
      </w:r>
      <w:r w:rsidR="006255D6">
        <w:t>for B</w:t>
      </w:r>
      <w:r w:rsidR="006255D6">
        <w:rPr>
          <w:vertAlign w:val="subscript"/>
        </w:rPr>
        <w:t>1</w:t>
      </w:r>
      <w:r w:rsidR="006255D6">
        <w:t xml:space="preserve"> errors </w:t>
      </w:r>
      <w:r w:rsidR="006255D6">
        <w:t xml:space="preserve">within </w:t>
      </w:r>
      <w:r w:rsidR="006255D6">
        <w:t>±5%</w:t>
      </w:r>
      <w:r w:rsidR="006255D6">
        <w:t>.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w:t>
      </w:r>
      <w:r w:rsidR="00AF2CBD">
        <w:t>Δ</w:t>
      </w:r>
      <w:r w:rsidR="00AF2CBD">
        <w:rPr>
          <w:i/>
        </w:rPr>
        <w:t>p</w:t>
      </w:r>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xml:space="preserve">, and </w:t>
      </w:r>
      <w:r w:rsidR="00CF3EA4">
        <w:t>Δ</w:t>
      </w:r>
      <w:r w:rsidR="00CF3EA4">
        <w:t>T</w:t>
      </w:r>
      <w:r w:rsidR="00CF3EA4">
        <w:rPr>
          <w:vertAlign w:val="subscript"/>
        </w:rPr>
        <w:t>2,r</w:t>
      </w:r>
      <w:r w:rsidR="00CF3EA4">
        <w:t xml:space="preserve"> = (</w:t>
      </w:r>
      <w:r w:rsidR="00AF2CBD">
        <w:t>-0.51 %, -0.65%</w:t>
      </w:r>
      <w:r w:rsidR="00CF3EA4">
        <w:t>).</w:t>
      </w:r>
      <w:r w:rsidR="00B85D07">
        <w:t xml:space="preserve"> Both </w:t>
      </w:r>
      <w:r w:rsidR="00B85D07">
        <w:t>Δ</w:t>
      </w:r>
      <w:r w:rsidR="00B85D07">
        <w:t xml:space="preserve">F (for VFA) and </w:t>
      </w:r>
      <w:r w:rsidR="00B85D07">
        <w:t>Δ</w:t>
      </w:r>
      <w:r w:rsidR="00B85D07">
        <w:t>T</w:t>
      </w:r>
      <w:r w:rsidR="00B85D07">
        <w:rPr>
          <w:vertAlign w:val="subscript"/>
        </w:rPr>
        <w:t>2,r</w:t>
      </w:r>
      <w:r w:rsidR="00B85D07">
        <w:t xml:space="preserve"> had the most linear trends for the “Fit” case, which </w:t>
      </w:r>
      <w:r w:rsidR="00B85D07">
        <w:lastRenderedPageBreak/>
        <w:t xml:space="preserve">resulted in better agreement with Eq. 2 overall. Even though </w:t>
      </w:r>
      <w:r w:rsidR="00B85D07">
        <w:t>Δ</w:t>
      </w:r>
      <w:r w:rsidR="00B85D07">
        <w:t xml:space="preserve">F is very linear for a wide range of </w:t>
      </w:r>
      <w:r w:rsidR="00B85D07">
        <w:t>ΔB</w:t>
      </w:r>
      <w:r w:rsidR="00B85D07">
        <w:rPr>
          <w:vertAlign w:val="subscript"/>
        </w:rPr>
        <w:t>1</w:t>
      </w:r>
      <w:r w:rsidR="00B85D07">
        <w:t xml:space="preserve">, a </w:t>
      </w:r>
      <w:r w:rsidR="00B85D07">
        <w:t>ΔB</w:t>
      </w:r>
      <w:r w:rsidR="00B85D07">
        <w:rPr>
          <w:vertAlign w:val="subscript"/>
        </w:rPr>
        <w:t>1</w:t>
      </w:r>
      <w:r w:rsidR="00B85D07">
        <w:t xml:space="preserve"> of 0.05 n.u. was selected for the iterative optimization (Eq. 5) later on in this work.</w:t>
      </w:r>
    </w:p>
    <w:p w14:paraId="50CEB38F" w14:textId="19070991" w:rsidR="00B85D07" w:rsidRPr="00100BCA" w:rsidRDefault="00B85D07" w:rsidP="005D72EF">
      <w:r>
        <w:fldChar w:fldCharType="begin"/>
      </w:r>
      <w:r>
        <w:instrText xml:space="preserve"> REF _Ref492993971 \h </w:instrText>
      </w:r>
      <w:r>
        <w:fldChar w:fldCharType="separate"/>
      </w:r>
      <w:r>
        <w:t xml:space="preserve">Figure </w:t>
      </w:r>
      <w:r>
        <w:rPr>
          <w:noProof/>
        </w:rPr>
        <w:t>2</w:t>
      </w:r>
      <w:r>
        <w:fldChar w:fldCharType="end"/>
      </w:r>
      <w:r>
        <w:t xml:space="preserve"> shows the </w:t>
      </w:r>
      <w:r>
        <w:t>simulated errors in each fitting parameter</w:t>
      </w:r>
      <w:r w:rsidR="00A94216">
        <w:t xml:space="preserve"> in the presence of a 5% </w:t>
      </w:r>
      <w:r w:rsidR="00A94216">
        <w:t>ΔB</w:t>
      </w:r>
      <w:r w:rsidR="00A94216">
        <w:rPr>
          <w:vertAlign w:val="subscript"/>
        </w:rPr>
        <w:t>1</w:t>
      </w:r>
      <w:r>
        <w:t xml:space="preserve"> for a wide range of uniform qMT acquisition protocols</w:t>
      </w:r>
      <w:r w:rsidR="00F33F5E">
        <w:t xml:space="preserve"> (assuming VFA T</w:t>
      </w:r>
      <w:r w:rsidR="00F33F5E">
        <w:rPr>
          <w:vertAlign w:val="subscript"/>
        </w:rPr>
        <w:t>1</w:t>
      </w:r>
      <w:r w:rsidR="00F33F5E">
        <w:t>)</w:t>
      </w:r>
      <w:r w:rsidR="00A94216">
        <w:t>, varying in number of FA, number of off-resonance frequencies</w:t>
      </w:r>
      <w:r w:rsidR="00F33F5E">
        <w:t xml:space="preserve"> per FA</w:t>
      </w:r>
      <w:r w:rsidR="00A94216">
        <w:t>, and overall number of acquisitions points.</w:t>
      </w:r>
      <w:r w:rsidR="00F33F5E">
        <w:t xml:space="preserve"> Most curves (sets of FA combinations) do trend asymptotically with increasing number of acquisition points, however not specifically towards 0% parameter error values (except for a few T</w:t>
      </w:r>
      <w:r w:rsidR="00F33F5E">
        <w:rPr>
          <w:vertAlign w:val="subscript"/>
        </w:rPr>
        <w:t>2,r</w:t>
      </w:r>
      <w:r w:rsidR="00F33F5E">
        <w:t xml:space="preserve"> cases, the # FA &gt; 1 cases that contain 650°). For F, the three # FA = 1 curves (</w:t>
      </w:r>
      <w:r w:rsidR="00B52875">
        <w:t>dark blue, orange, yellow</w:t>
      </w:r>
      <w:r w:rsidR="00F33F5E">
        <w:t>)</w:t>
      </w:r>
      <w:r w:rsidR="00B52875">
        <w:t xml:space="preserve"> result in the largest </w:t>
      </w:r>
      <w:r w:rsidR="00B52875">
        <w:t>Δ</w:t>
      </w:r>
      <w:r w:rsidR="00B52875">
        <w:t>F values overall, demonstrating the benefit of having at least two flip angles in your qMT protocol to give it lower B</w:t>
      </w:r>
      <w:r w:rsidR="00B52875">
        <w:rPr>
          <w:vertAlign w:val="subscript"/>
        </w:rPr>
        <w:t>1</w:t>
      </w:r>
      <w:r w:rsidR="00B52875">
        <w:t>-sensitivity.</w:t>
      </w:r>
      <w:r w:rsidR="00100BCA">
        <w:t xml:space="preserve"> The three protocols that have </w:t>
      </w:r>
      <w:r w:rsidR="00100BCA">
        <w:t xml:space="preserve"># FA &gt; 1 </w:t>
      </w:r>
      <w:r w:rsidR="00100BCA">
        <w:t>that contain the largest FA=</w:t>
      </w:r>
      <w:r w:rsidR="00100BCA">
        <w:t>650°</w:t>
      </w:r>
      <w:r w:rsidR="00100BCA">
        <w:t xml:space="preserve"> (green, light blue, red) resulted in </w:t>
      </w:r>
      <w:r w:rsidR="00100BCA">
        <w:t>ΔF</w:t>
      </w:r>
      <w:r w:rsidR="00100BCA">
        <w:t xml:space="preserve"> curves that followed each other closely, and intercepted </w:t>
      </w:r>
      <w:r w:rsidR="00100BCA">
        <w:t>ΔF</w:t>
      </w:r>
      <w:r w:rsidR="00100BCA">
        <w:t xml:space="preserve"> = 0 % values for between 10 and 15 total acquisition points. However, </w:t>
      </w:r>
      <w:r w:rsidR="007B43C9">
        <w:t>ΔF</w:t>
      </w:r>
      <w:r w:rsidR="007B43C9">
        <w:t xml:space="preserve"> values kept deviating from 0 for these curves for protocols with &gt;15 acquisition points.</w:t>
      </w:r>
    </w:p>
    <w:p w14:paraId="6E98F10E" w14:textId="77777777" w:rsidR="00E71228" w:rsidRDefault="00E71228" w:rsidP="00E71228">
      <w:pPr>
        <w:pStyle w:val="Titre2"/>
      </w:pPr>
      <w:r>
        <w:t>Protocol Optimization</w:t>
      </w:r>
    </w:p>
    <w:p w14:paraId="7C649D5E" w14:textId="0492C75F" w:rsidR="00E71228" w:rsidRDefault="00E71228" w:rsidP="00E71228">
      <w:pPr>
        <w:pStyle w:val="Pardeliste"/>
        <w:numPr>
          <w:ilvl w:val="0"/>
          <w:numId w:val="24"/>
        </w:numPr>
      </w:pPr>
      <w:r>
        <w:fldChar w:fldCharType="begin"/>
      </w:r>
      <w:r>
        <w:instrText xml:space="preserve"> </w:instrText>
      </w:r>
      <w:r w:rsidR="00215619">
        <w:instrText>REF</w:instrText>
      </w:r>
      <w:r>
        <w:instrText xml:space="preserve"> _Ref492994003 \h </w:instrText>
      </w:r>
      <w:r>
        <w:fldChar w:fldCharType="separate"/>
      </w:r>
      <w:r w:rsidR="00162BF9">
        <w:t xml:space="preserve">Figure </w:t>
      </w:r>
      <w:r w:rsidR="00162BF9">
        <w:rPr>
          <w:noProof/>
        </w:rPr>
        <w:t>3</w:t>
      </w:r>
      <w:r>
        <w:fldChar w:fldCharType="end"/>
      </w:r>
      <w:r w:rsidR="00B657FE">
        <w:t xml:space="preserve"> remarks</w:t>
      </w:r>
    </w:p>
    <w:p w14:paraId="518BDFC4" w14:textId="414667DA" w:rsidR="000B6E63" w:rsidRDefault="006216E3" w:rsidP="000B6E63">
      <w:pPr>
        <w:pStyle w:val="Pardeliste"/>
        <w:numPr>
          <w:ilvl w:val="1"/>
          <w:numId w:val="24"/>
        </w:numPr>
      </w:pPr>
      <w:r>
        <w:t xml:space="preserve">Jacobian plot, not too much to comment on. </w:t>
      </w:r>
    </w:p>
    <w:p w14:paraId="24E8D610" w14:textId="0DF73D77" w:rsidR="00E71228" w:rsidRDefault="00E71228" w:rsidP="00E71228">
      <w:pPr>
        <w:pStyle w:val="Pardeliste"/>
        <w:numPr>
          <w:ilvl w:val="0"/>
          <w:numId w:val="24"/>
        </w:numPr>
      </w:pPr>
      <w:r>
        <w:fldChar w:fldCharType="begin"/>
      </w:r>
      <w:r>
        <w:instrText xml:space="preserve"> </w:instrText>
      </w:r>
      <w:r w:rsidR="00215619">
        <w:instrText>REF</w:instrText>
      </w:r>
      <w:r>
        <w:instrText xml:space="preserve"> _Ref492994018 \h </w:instrText>
      </w:r>
      <w:r>
        <w:fldChar w:fldCharType="separate"/>
      </w:r>
      <w:r w:rsidR="00162BF9">
        <w:t xml:space="preserve">Figure </w:t>
      </w:r>
      <w:r w:rsidR="00162BF9">
        <w:rPr>
          <w:noProof/>
        </w:rPr>
        <w:t>4</w:t>
      </w:r>
      <w:r>
        <w:fldChar w:fldCharType="end"/>
      </w:r>
      <w:r w:rsidR="00B657FE">
        <w:t xml:space="preserve"> remarks</w:t>
      </w:r>
    </w:p>
    <w:p w14:paraId="2DC6EB12" w14:textId="77777777" w:rsidR="00077D49" w:rsidRDefault="006216E3" w:rsidP="000B6E63">
      <w:pPr>
        <w:pStyle w:val="Pardeliste"/>
        <w:numPr>
          <w:ilvl w:val="1"/>
          <w:numId w:val="24"/>
        </w:numPr>
      </w:pPr>
      <w:r>
        <w:t xml:space="preserve">Optimization of the regularization term. </w:t>
      </w:r>
    </w:p>
    <w:p w14:paraId="2F7F2EE9" w14:textId="0BE8D639" w:rsidR="000B6E63" w:rsidRDefault="00077D49" w:rsidP="000B6E63">
      <w:pPr>
        <w:pStyle w:val="Pardeliste"/>
        <w:numPr>
          <w:ilvl w:val="1"/>
          <w:numId w:val="24"/>
        </w:numPr>
      </w:pPr>
      <w:r>
        <w:t xml:space="preserve">Curves clearly shows the domination of the </w:t>
      </w:r>
      <w:r w:rsidRPr="009644EE">
        <w:t>Δ</w:t>
      </w:r>
      <w:r>
        <w:t>F term of the regularization for high lamda values, and it’s effect on reducing the variance-efficiency, which is undesirable.</w:t>
      </w:r>
    </w:p>
    <w:p w14:paraId="600E7BB8" w14:textId="7F5AA3B7" w:rsidR="00077D49" w:rsidRDefault="00077D49" w:rsidP="000B6E63">
      <w:pPr>
        <w:pStyle w:val="Pardeliste"/>
        <w:numPr>
          <w:ilvl w:val="1"/>
          <w:numId w:val="24"/>
        </w:numPr>
      </w:pPr>
      <w:r>
        <w:lastRenderedPageBreak/>
        <w:t xml:space="preserve">Low lamda values provided the best variance efficiency, but </w:t>
      </w:r>
      <w:r w:rsidRPr="009644EE">
        <w:t>Δ</w:t>
      </w:r>
      <w:r>
        <w:t>F was never minimized (varied arbitrarily far from 0%).</w:t>
      </w:r>
    </w:p>
    <w:p w14:paraId="26AD2E91" w14:textId="53CB0B62" w:rsidR="00077D49" w:rsidRDefault="00077D49" w:rsidP="000B6E63">
      <w:pPr>
        <w:pStyle w:val="Pardeliste"/>
        <w:numPr>
          <w:ilvl w:val="1"/>
          <w:numId w:val="24"/>
        </w:numPr>
      </w:pPr>
      <w:r>
        <w:t xml:space="preserve">Lamda of 0.5 appears to be the best compromise, very small reduction of variance-efficiency relative to lamda = 0, however the </w:t>
      </w:r>
      <w:r w:rsidRPr="009644EE">
        <w:t>Δ</w:t>
      </w:r>
      <w:r>
        <w:t>F was greatly minimized (reaching close 0 for # acq points of around 30 and below).</w:t>
      </w:r>
    </w:p>
    <w:p w14:paraId="252BDC24" w14:textId="60FDA950" w:rsidR="00E71228" w:rsidRDefault="00E71228" w:rsidP="00E71228">
      <w:pPr>
        <w:pStyle w:val="Pardeliste"/>
        <w:numPr>
          <w:ilvl w:val="0"/>
          <w:numId w:val="24"/>
        </w:numPr>
      </w:pPr>
      <w:r>
        <w:fldChar w:fldCharType="begin"/>
      </w:r>
      <w:r>
        <w:instrText xml:space="preserve"> </w:instrText>
      </w:r>
      <w:r w:rsidR="00215619">
        <w:instrText>REF</w:instrText>
      </w:r>
      <w:r>
        <w:instrText xml:space="preserve"> _Ref492994028 \h </w:instrText>
      </w:r>
      <w:r>
        <w:fldChar w:fldCharType="separate"/>
      </w:r>
      <w:r w:rsidR="00162BF9">
        <w:t xml:space="preserve">Figure </w:t>
      </w:r>
      <w:r w:rsidR="00162BF9">
        <w:rPr>
          <w:noProof/>
        </w:rPr>
        <w:t>5</w:t>
      </w:r>
      <w:r>
        <w:fldChar w:fldCharType="end"/>
      </w:r>
      <w:r w:rsidR="00B657FE">
        <w:t xml:space="preserve"> remarks</w:t>
      </w:r>
    </w:p>
    <w:p w14:paraId="3D377D1B" w14:textId="0F898E4D" w:rsidR="000B6E63" w:rsidRDefault="00077D49" w:rsidP="000B6E63">
      <w:pPr>
        <w:pStyle w:val="Pardeliste"/>
        <w:numPr>
          <w:ilvl w:val="1"/>
          <w:numId w:val="24"/>
        </w:numPr>
      </w:pPr>
      <w:r>
        <w:t>Plots of CRLB and CRLB</w:t>
      </w:r>
      <w:r>
        <w:rPr>
          <w:vertAlign w:val="subscript"/>
        </w:rPr>
        <w:t>λ=0.5</w:t>
      </w:r>
      <w:r>
        <w:t xml:space="preserve"> iteratively optimized 10 point protocols. Only 3 protocol points differ between the two (7 out of 10 are the same).</w:t>
      </w:r>
    </w:p>
    <w:p w14:paraId="3AF625F2" w14:textId="77777777" w:rsidR="00E71228" w:rsidRDefault="00E71228" w:rsidP="00E71228">
      <w:pPr>
        <w:pStyle w:val="Titre2"/>
      </w:pPr>
      <w:r>
        <w:t>Monte Carlo Simulations</w:t>
      </w:r>
    </w:p>
    <w:p w14:paraId="6931FF6C" w14:textId="7E554CE8" w:rsidR="00215E77" w:rsidRDefault="00AA7D08" w:rsidP="00AA7D08">
      <w:pPr>
        <w:pStyle w:val="Pardeliste"/>
        <w:numPr>
          <w:ilvl w:val="0"/>
          <w:numId w:val="25"/>
        </w:numPr>
        <w:jc w:val="left"/>
      </w:pPr>
      <w:r>
        <w:fldChar w:fldCharType="begin"/>
      </w:r>
      <w:r>
        <w:instrText xml:space="preserve"> </w:instrText>
      </w:r>
      <w:r w:rsidR="00215619">
        <w:instrText>REF</w:instrText>
      </w:r>
      <w:r>
        <w:instrText xml:space="preserve"> _Ref492994049 \h </w:instrText>
      </w:r>
      <w:r>
        <w:fldChar w:fldCharType="separate"/>
      </w:r>
      <w:r w:rsidR="00162BF9">
        <w:t xml:space="preserve">Figure </w:t>
      </w:r>
      <w:r w:rsidR="00162BF9">
        <w:rPr>
          <w:noProof/>
        </w:rPr>
        <w:t>6</w:t>
      </w:r>
      <w:r>
        <w:fldChar w:fldCharType="end"/>
      </w:r>
      <w:r w:rsidR="00B657FE">
        <w:t xml:space="preserve"> remarks</w:t>
      </w:r>
    </w:p>
    <w:p w14:paraId="14C75432" w14:textId="3B61AC3D" w:rsidR="000B6E63" w:rsidRDefault="00077D49" w:rsidP="000B6E63">
      <w:pPr>
        <w:pStyle w:val="Pardeliste"/>
        <w:numPr>
          <w:ilvl w:val="1"/>
          <w:numId w:val="25"/>
        </w:numPr>
        <w:jc w:val="left"/>
      </w:pPr>
      <w:r>
        <w:t xml:space="preserve">Errors of meanF were less than 1% for -10% &lt; </w:t>
      </w:r>
      <w:r w:rsidRPr="009644EE">
        <w:t>Δ</w:t>
      </w:r>
      <w:r>
        <w:t>B</w:t>
      </w:r>
      <w:r>
        <w:rPr>
          <w:vertAlign w:val="subscript"/>
        </w:rPr>
        <w:t>1</w:t>
      </w:r>
      <w:r>
        <w:t xml:space="preserve"> &lt; 20% when using CRLB</w:t>
      </w:r>
      <w:r>
        <w:rPr>
          <w:vertAlign w:val="subscript"/>
        </w:rPr>
        <w:t>λ=0.5</w:t>
      </w:r>
      <w:r>
        <w:t xml:space="preserve"> for both WM and GM, yet only true for -5% &lt; </w:t>
      </w:r>
      <w:r w:rsidRPr="009644EE">
        <w:t>Δ</w:t>
      </w:r>
      <w:r>
        <w:t>B</w:t>
      </w:r>
      <w:r>
        <w:rPr>
          <w:vertAlign w:val="subscript"/>
        </w:rPr>
        <w:t>1</w:t>
      </w:r>
      <w:r>
        <w:t xml:space="preserve"> &lt; 10% when using CRLB and -5% &lt; </w:t>
      </w:r>
      <w:r w:rsidRPr="009644EE">
        <w:t>Δ</w:t>
      </w:r>
      <w:r>
        <w:t>B</w:t>
      </w:r>
      <w:r>
        <w:rPr>
          <w:vertAlign w:val="subscript"/>
        </w:rPr>
        <w:t>1</w:t>
      </w:r>
      <w:r>
        <w:t xml:space="preserve"> &lt; 5% when using the Uniform protocol.</w:t>
      </w:r>
    </w:p>
    <w:p w14:paraId="5683E1D2" w14:textId="4563B26C" w:rsidR="00077D49" w:rsidRDefault="00077D49" w:rsidP="000B6E63">
      <w:pPr>
        <w:pStyle w:val="Pardeliste"/>
        <w:numPr>
          <w:ilvl w:val="1"/>
          <w:numId w:val="25"/>
        </w:numPr>
        <w:jc w:val="left"/>
      </w:pPr>
      <w:r>
        <w:t>The standard deviation of the F distributions between</w:t>
      </w:r>
      <w:r w:rsidR="0036478D">
        <w:t xml:space="preserve"> CRLB</w:t>
      </w:r>
      <w:r>
        <w:t xml:space="preserve"> </w:t>
      </w:r>
      <w:r w:rsidR="0036478D">
        <w:t xml:space="preserve">and </w:t>
      </w:r>
      <w:r>
        <w:t>CRLB</w:t>
      </w:r>
      <w:r>
        <w:rPr>
          <w:vertAlign w:val="subscript"/>
        </w:rPr>
        <w:t>λ=0.5</w:t>
      </w:r>
      <w:r w:rsidR="0036478D">
        <w:t xml:space="preserve"> matched well, and were both much lower than for the Uniform protocol.</w:t>
      </w:r>
    </w:p>
    <w:p w14:paraId="7BA521AD" w14:textId="2974613C" w:rsidR="00AA7D08" w:rsidRDefault="00AA7D08" w:rsidP="00AA7D08">
      <w:pPr>
        <w:pStyle w:val="Pardeliste"/>
        <w:numPr>
          <w:ilvl w:val="0"/>
          <w:numId w:val="25"/>
        </w:numPr>
        <w:jc w:val="left"/>
      </w:pPr>
      <w:r>
        <w:fldChar w:fldCharType="begin"/>
      </w:r>
      <w:r>
        <w:instrText xml:space="preserve"> </w:instrText>
      </w:r>
      <w:r w:rsidR="00215619">
        <w:instrText>REF</w:instrText>
      </w:r>
      <w:r>
        <w:instrText xml:space="preserve"> _Ref492994059 \h </w:instrText>
      </w:r>
      <w:r>
        <w:fldChar w:fldCharType="separate"/>
      </w:r>
      <w:r w:rsidR="00162BF9">
        <w:t xml:space="preserve">Figure </w:t>
      </w:r>
      <w:r w:rsidR="00162BF9">
        <w:rPr>
          <w:noProof/>
        </w:rPr>
        <w:t>7</w:t>
      </w:r>
      <w:r>
        <w:fldChar w:fldCharType="end"/>
      </w:r>
      <w:r w:rsidR="00B657FE">
        <w:t xml:space="preserve"> remarks</w:t>
      </w:r>
    </w:p>
    <w:p w14:paraId="3DF5BE68" w14:textId="567A66C6" w:rsidR="000B6E63" w:rsidRDefault="00A37ACF" w:rsidP="000B6E63">
      <w:pPr>
        <w:pStyle w:val="Pardeliste"/>
        <w:numPr>
          <w:ilvl w:val="1"/>
          <w:numId w:val="25"/>
        </w:numPr>
        <w:jc w:val="left"/>
      </w:pPr>
      <w:r>
        <w:t>For 0% B1 error: Errors of meanF were less than 1% for SNR greater than 75 (CRLB and CRLB</w:t>
      </w:r>
      <w:r>
        <w:rPr>
          <w:vertAlign w:val="subscript"/>
        </w:rPr>
        <w:t>λ=0.5</w:t>
      </w:r>
      <w:r>
        <w:t>)</w:t>
      </w:r>
      <w:r w:rsidR="00074DEC">
        <w:t xml:space="preserve"> for bot hWM and GM</w:t>
      </w:r>
      <w:r>
        <w:t xml:space="preserve">, </w:t>
      </w:r>
      <w:r w:rsidR="00074DEC">
        <w:t>and for SNR greater than 100 for the Uniform protocol.</w:t>
      </w:r>
    </w:p>
    <w:p w14:paraId="0974C574" w14:textId="28201A50" w:rsidR="00074DEC" w:rsidRPr="00074DEC" w:rsidRDefault="00074DEC" w:rsidP="000B6E63">
      <w:pPr>
        <w:pStyle w:val="Pardeliste"/>
        <w:numPr>
          <w:ilvl w:val="1"/>
          <w:numId w:val="25"/>
        </w:numPr>
        <w:jc w:val="left"/>
      </w:pPr>
      <w:r>
        <w:t>For 15% overestimation of B1: No change in the meanF curve for CRLB</w:t>
      </w:r>
      <w:r>
        <w:rPr>
          <w:vertAlign w:val="subscript"/>
        </w:rPr>
        <w:t>λ=0.5</w:t>
      </w:r>
      <w:r w:rsidR="00B236C9">
        <w:t xml:space="preserve"> for WM</w:t>
      </w:r>
      <w:r>
        <w:t>, unlike the two other protocols.</w:t>
      </w:r>
      <w:r w:rsidR="00B236C9">
        <w:t xml:space="preserve"> For GM, slight increase in meanF % different, however still within 1% for SNRs greater than 100.</w:t>
      </w:r>
    </w:p>
    <w:p w14:paraId="4978339B" w14:textId="6D03B5A1" w:rsidR="00074DEC" w:rsidRDefault="00074DEC" w:rsidP="00074DEC">
      <w:pPr>
        <w:pStyle w:val="Pardeliste"/>
        <w:numPr>
          <w:ilvl w:val="2"/>
          <w:numId w:val="25"/>
        </w:numPr>
        <w:jc w:val="left"/>
      </w:pPr>
      <w:r>
        <w:t>meanF error exceeds 1% for even high SNR for CRLB and Uniform protocol.</w:t>
      </w:r>
    </w:p>
    <w:p w14:paraId="55286C16" w14:textId="2548972B" w:rsidR="00074DEC" w:rsidRDefault="00074DEC" w:rsidP="00074DEC">
      <w:pPr>
        <w:pStyle w:val="Pardeliste"/>
        <w:numPr>
          <w:ilvl w:val="1"/>
          <w:numId w:val="25"/>
        </w:numPr>
        <w:jc w:val="left"/>
      </w:pPr>
      <w:r>
        <w:lastRenderedPageBreak/>
        <w:t>deltaB1 doesn’t appear to have substantial effect on the standard deviation of the F distribution vs SNR.</w:t>
      </w:r>
    </w:p>
    <w:p w14:paraId="441CC2DD" w14:textId="77777777" w:rsidR="0039686C" w:rsidRPr="00480E6C" w:rsidRDefault="00A91D2B" w:rsidP="00814052">
      <w:pPr>
        <w:pStyle w:val="Titre1"/>
        <w:numPr>
          <w:ilvl w:val="0"/>
          <w:numId w:val="0"/>
        </w:numPr>
      </w:pPr>
      <w:r w:rsidRPr="00480E6C">
        <w:t>DISCUSSION</w:t>
      </w:r>
    </w:p>
    <w:p w14:paraId="5D4CBE43" w14:textId="0897C0C7" w:rsidR="00556649" w:rsidRDefault="00556649" w:rsidP="000B6E63">
      <w:pPr>
        <w:pStyle w:val="Pardeliste"/>
        <w:numPr>
          <w:ilvl w:val="0"/>
          <w:numId w:val="26"/>
        </w:numPr>
      </w:pPr>
      <w:r>
        <w:t>Paragraph 1</w:t>
      </w:r>
    </w:p>
    <w:p w14:paraId="642C0A65" w14:textId="2497A32B" w:rsidR="00556649" w:rsidRPr="00556649" w:rsidRDefault="00556649" w:rsidP="000B6E63">
      <w:pPr>
        <w:pStyle w:val="Pardeliste"/>
        <w:numPr>
          <w:ilvl w:val="1"/>
          <w:numId w:val="19"/>
        </w:numPr>
      </w:pPr>
      <w:r>
        <w:t xml:space="preserve">Summary </w:t>
      </w:r>
      <w:r w:rsidRPr="00556649">
        <w:t>of results</w:t>
      </w:r>
    </w:p>
    <w:p w14:paraId="26C7293A" w14:textId="3CD92694" w:rsidR="00556649" w:rsidRDefault="00556649" w:rsidP="000B6E63">
      <w:pPr>
        <w:pStyle w:val="Pardeliste"/>
        <w:numPr>
          <w:ilvl w:val="0"/>
          <w:numId w:val="19"/>
        </w:numPr>
      </w:pPr>
      <w:r w:rsidRPr="00556649">
        <w:t>Paragraph 2</w:t>
      </w:r>
      <w:r w:rsidR="009325C0">
        <w:t>(+?)</w:t>
      </w:r>
    </w:p>
    <w:p w14:paraId="2ED5DE08" w14:textId="386716A1" w:rsidR="00556649" w:rsidRDefault="00556649" w:rsidP="000B6E63">
      <w:pPr>
        <w:pStyle w:val="Pardeliste"/>
        <w:numPr>
          <w:ilvl w:val="1"/>
          <w:numId w:val="19"/>
        </w:numPr>
      </w:pPr>
      <w:r>
        <w:t>Compare and contrast to previous studies</w:t>
      </w:r>
    </w:p>
    <w:p w14:paraId="65DBDDE0" w14:textId="2A83FA83" w:rsidR="005055DA" w:rsidRDefault="005055DA" w:rsidP="005055DA">
      <w:pPr>
        <w:pStyle w:val="Pardeliste"/>
        <w:numPr>
          <w:ilvl w:val="2"/>
          <w:numId w:val="19"/>
        </w:numPr>
      </w:pPr>
      <w:r>
        <w:t xml:space="preserve">Our current (and previous) work suggests that optimization for measurement-insensitivity may work better for qMT model designs that fit for most qMT parameters. Single-parameter qMT methods (such as Underhill/Yarnykh </w: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w:instrText>
      </w:r>
      <w:r w:rsidR="00215619">
        <w:instrText>ADDIN</w:instrText>
      </w:r>
      <w:r>
        <w:instrText xml:space="preserve"> EN.CITE </w:instrTex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w:instrText>
      </w:r>
      <w:r w:rsidR="00215619">
        <w:instrText>ADDIN</w:instrText>
      </w:r>
      <w:r>
        <w:instrText xml:space="preserve"> EN.CITE.DATA </w:instrText>
      </w:r>
      <w:r>
        <w:fldChar w:fldCharType="end"/>
      </w:r>
      <w:r>
        <w:fldChar w:fldCharType="separate"/>
      </w:r>
      <w:r>
        <w:rPr>
          <w:noProof/>
        </w:rPr>
        <w:t>(</w:t>
      </w:r>
      <w:hyperlink w:anchor="_ENREF_1_5" w:tooltip="Underhill, 2011 #3772" w:history="1">
        <w:r w:rsidR="002757DB">
          <w:rPr>
            <w:noProof/>
          </w:rPr>
          <w:t>5</w:t>
        </w:r>
      </w:hyperlink>
      <w:r>
        <w:rPr>
          <w:noProof/>
        </w:rPr>
        <w:t>,</w:t>
      </w:r>
      <w:hyperlink w:anchor="_ENREF_1_6" w:tooltip="Yarnykh, 2012 #3770" w:history="1">
        <w:r w:rsidR="002757DB">
          <w:rPr>
            <w:noProof/>
          </w:rPr>
          <w:t>6</w:t>
        </w:r>
      </w:hyperlink>
      <w:r>
        <w:rPr>
          <w:noProof/>
        </w:rPr>
        <w:t>)</w:t>
      </w:r>
      <w:r>
        <w:fldChar w:fldCharType="end"/>
      </w:r>
      <w:r>
        <w:t>) may not be well suited for this treatment, as our current (and previous) work shows that the B</w:t>
      </w:r>
      <w:r>
        <w:rPr>
          <w:vertAlign w:val="subscript"/>
        </w:rPr>
        <w:t>1</w:t>
      </w:r>
      <w:r>
        <w:t xml:space="preserve"> error propagates more to k</w:t>
      </w:r>
      <w:r>
        <w:rPr>
          <w:vertAlign w:val="subscript"/>
        </w:rPr>
        <w:t>f</w:t>
      </w:r>
      <w:r>
        <w:t xml:space="preserve"> when optimizing for F. This is evident from Eq 2, where if F was the sole fitting parameter, B</w:t>
      </w:r>
      <w:r w:rsidRPr="005055DA">
        <w:rPr>
          <w:vertAlign w:val="subscript"/>
        </w:rPr>
        <w:t>1</w:t>
      </w:r>
      <w:r>
        <w:t xml:space="preserve"> error would be entirely propagated to it (proportional to the ratio of sensitivity values between B1 and F).</w:t>
      </w:r>
    </w:p>
    <w:p w14:paraId="020D9C19" w14:textId="55456667" w:rsidR="009325C0" w:rsidRDefault="004B491E" w:rsidP="005055DA">
      <w:pPr>
        <w:pStyle w:val="Pardeliste"/>
        <w:numPr>
          <w:ilvl w:val="2"/>
          <w:numId w:val="19"/>
        </w:numPr>
      </w:pPr>
      <w:r>
        <w:t>Cite recent work by Lankford et al</w:t>
      </w:r>
      <w:r w:rsidR="00BE252B">
        <w:t xml:space="preserve"> </w:t>
      </w:r>
      <w:r w:rsidR="00BE252B">
        <w:fldChar w:fldCharType="begin"/>
      </w:r>
      <w:r w:rsidR="00BE252B">
        <w:instrText xml:space="preserve"> </w:instrText>
      </w:r>
      <w:r w:rsidR="00215619">
        <w:instrText>ADDIN</w:instrText>
      </w:r>
      <w:r w:rsidR="00BE252B">
        <w:instrText xml:space="preserve"> EN.CITE &lt;EndNote&gt;&lt;Cite&gt;&lt;Author&gt;Lankford&lt;/Author&gt;&lt;Year&gt;2017&lt;/Year&gt;&lt;RecNum&gt;8256&lt;/RecNum&gt;&lt;DisplayText&gt;(13)&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BE252B">
        <w:fldChar w:fldCharType="separate"/>
      </w:r>
      <w:r w:rsidR="00BE252B">
        <w:rPr>
          <w:noProof/>
        </w:rPr>
        <w:t>(</w:t>
      </w:r>
      <w:hyperlink w:anchor="_ENREF_1_13" w:tooltip="Lankford, 2017 #8256" w:history="1">
        <w:r w:rsidR="002757DB">
          <w:rPr>
            <w:noProof/>
          </w:rPr>
          <w:t>13</w:t>
        </w:r>
      </w:hyperlink>
      <w:r w:rsidR="00BE252B">
        <w:rPr>
          <w:noProof/>
        </w:rPr>
        <w:t>)</w:t>
      </w:r>
      <w:r w:rsidR="00BE252B">
        <w:fldChar w:fldCharType="end"/>
      </w:r>
      <w:r w:rsidR="009325C0">
        <w:t xml:space="preserve"> et al, which demonstrates a formal derivation of the CRLB</w:t>
      </w:r>
      <w:r w:rsidR="00BE252B">
        <w:t>/error propagation</w:t>
      </w:r>
      <w:r w:rsidR="009325C0">
        <w:t xml:space="preserve"> equations for T2 mapping taking into account B1 error propagation. We only regularized the CRLB by our metric, which is still useful due to its flexibility to being quickly adaptable to other measurements/methods. Future work could be done to derive the formal CRLB equations for qMT (considering that both qMT and the T1 mapping depend on B1), and compared with the regularized equations we presented in this work. However, since we compared very few # of acquisition points (10 </w:t>
      </w:r>
      <w:r w:rsidR="009325C0">
        <w:lastRenderedPageBreak/>
        <w:t>pts), and considering that only 3 pts were different between the CRLB and regularized, we don’t expect that a formal derivation of the CRLB /w error propagation could lead to a substantially improved protocol design relative to the work presented here.</w:t>
      </w:r>
    </w:p>
    <w:p w14:paraId="6AE451A9" w14:textId="72188D46" w:rsidR="00556649" w:rsidRDefault="00556649" w:rsidP="000B6E63">
      <w:pPr>
        <w:pStyle w:val="Pardeliste"/>
        <w:numPr>
          <w:ilvl w:val="0"/>
          <w:numId w:val="19"/>
        </w:numPr>
      </w:pPr>
      <w:r>
        <w:t>Paragraph 3</w:t>
      </w:r>
    </w:p>
    <w:p w14:paraId="580E316D" w14:textId="148EDACC" w:rsidR="00556649" w:rsidRDefault="00556649" w:rsidP="000B6E63">
      <w:pPr>
        <w:pStyle w:val="Pardeliste"/>
        <w:numPr>
          <w:ilvl w:val="1"/>
          <w:numId w:val="19"/>
        </w:numPr>
      </w:pPr>
      <w:r>
        <w:t>Limits of study</w:t>
      </w:r>
    </w:p>
    <w:p w14:paraId="0FCA7DE1" w14:textId="3D238A73" w:rsidR="009325C0" w:rsidRDefault="009325C0" w:rsidP="009325C0">
      <w:pPr>
        <w:pStyle w:val="Pardeliste"/>
        <w:numPr>
          <w:ilvl w:val="2"/>
          <w:numId w:val="19"/>
        </w:numPr>
      </w:pPr>
      <w:r>
        <w:t xml:space="preserve">Iterative optimization could lead to local minima. A simulated annealing approach </w:t>
      </w:r>
      <w:r>
        <w:fldChar w:fldCharType="begin"/>
      </w:r>
      <w:r w:rsidR="00AB7C41">
        <w:instrText xml:space="preserve"> </w:instrText>
      </w:r>
      <w:r w:rsidR="00215619">
        <w:instrText>ADDIN</w:instrText>
      </w:r>
      <w:r w:rsidR="00AB7C41">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AB7C41">
        <w:rPr>
          <w:noProof/>
        </w:rPr>
        <w:t>(</w:t>
      </w:r>
      <w:hyperlink w:anchor="_ENREF_1_10" w:tooltip="Cercignani, 2006 #3570" w:history="1">
        <w:r w:rsidR="002757DB">
          <w:rPr>
            <w:noProof/>
          </w:rPr>
          <w:t>10</w:t>
        </w:r>
      </w:hyperlink>
      <w:r w:rsidR="00AB7C41">
        <w:rPr>
          <w:noProof/>
        </w:rPr>
        <w:t>)</w:t>
      </w:r>
      <w:r>
        <w:fldChar w:fldCharType="end"/>
      </w:r>
      <w:r>
        <w:t xml:space="preserve"> could improve the overall minimization, at the cost of longer processing time to result in a fixed # of acq. point optimized protocol.</w:t>
      </w:r>
    </w:p>
    <w:p w14:paraId="71A9BEAD" w14:textId="38C7EC7C" w:rsidR="009325C0" w:rsidRDefault="00285F0D" w:rsidP="009325C0">
      <w:pPr>
        <w:pStyle w:val="Pardeliste"/>
        <w:numPr>
          <w:ilvl w:val="2"/>
          <w:numId w:val="19"/>
        </w:numPr>
      </w:pPr>
      <w:r>
        <w:t>Single tissue per voxels were assumed</w:t>
      </w:r>
      <w:r w:rsidR="00B236C9">
        <w:t xml:space="preserve"> in Monte Carlo and Fitting</w:t>
      </w:r>
      <w:r>
        <w:t>.</w:t>
      </w:r>
    </w:p>
    <w:p w14:paraId="68C82809" w14:textId="684C2E74" w:rsidR="00B236C9" w:rsidRDefault="00B236C9" w:rsidP="00B236C9">
      <w:pPr>
        <w:pStyle w:val="Pardeliste"/>
        <w:numPr>
          <w:ilvl w:val="3"/>
          <w:numId w:val="19"/>
        </w:numPr>
      </w:pPr>
      <w:r>
        <w:t>For fitting, Cercignani et al 2006 proposed a way to consider multiple tissue types during optimization. Our work could be improved by adapting the code a similar technique.</w:t>
      </w:r>
    </w:p>
    <w:p w14:paraId="2D1969AB" w14:textId="2BF12AB6" w:rsidR="008F2F99" w:rsidRDefault="008F2F99" w:rsidP="009325C0">
      <w:pPr>
        <w:pStyle w:val="Pardeliste"/>
        <w:numPr>
          <w:ilvl w:val="2"/>
          <w:numId w:val="19"/>
        </w:numPr>
      </w:pPr>
      <w:r>
        <w:t>Only evaluated one fitting model, however which has been shown in the past to have the best robustness.</w:t>
      </w:r>
    </w:p>
    <w:p w14:paraId="64F3A547" w14:textId="32F0B9A1" w:rsidR="00556649" w:rsidRDefault="00556649" w:rsidP="000B6E63">
      <w:pPr>
        <w:pStyle w:val="Pardeliste"/>
        <w:numPr>
          <w:ilvl w:val="0"/>
          <w:numId w:val="19"/>
        </w:numPr>
      </w:pPr>
      <w:r>
        <w:t>Paragraph 4</w:t>
      </w:r>
    </w:p>
    <w:p w14:paraId="67CE4B87" w14:textId="4E01F565" w:rsidR="00556649" w:rsidRPr="00556649" w:rsidRDefault="00556649" w:rsidP="000B6E63">
      <w:pPr>
        <w:pStyle w:val="Pardeliste"/>
        <w:numPr>
          <w:ilvl w:val="1"/>
          <w:numId w:val="19"/>
        </w:numPr>
      </w:pPr>
      <w:r>
        <w:t>Conclusions</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770AB4C7" w14:textId="77777777" w:rsidR="002757DB" w:rsidRPr="002757DB" w:rsidRDefault="00A97D0F" w:rsidP="002757DB">
      <w:pPr>
        <w:pStyle w:val="EndNoteBibliography"/>
        <w:spacing w:after="0"/>
        <w:ind w:left="720" w:hanging="720"/>
        <w:rPr>
          <w:noProof/>
        </w:rPr>
      </w:pPr>
      <w:r w:rsidRPr="00480E6C">
        <w:fldChar w:fldCharType="begin"/>
      </w:r>
      <w:r w:rsidRPr="00A65AE8">
        <w:instrText xml:space="preserve"> </w:instrText>
      </w:r>
      <w:r w:rsidR="00215619">
        <w:instrText>ADDIN</w:instrText>
      </w:r>
      <w:r w:rsidRPr="00A65AE8">
        <w:instrText xml:space="preserve"> EN.SECTION.REFLIST </w:instrText>
      </w:r>
      <w:r w:rsidRPr="00480E6C">
        <w:fldChar w:fldCharType="separate"/>
      </w:r>
      <w:bookmarkStart w:id="1" w:name="_ENREF_1_1"/>
      <w:r w:rsidR="002757DB" w:rsidRPr="002757DB">
        <w:rPr>
          <w:noProof/>
        </w:rPr>
        <w:t>1.</w:t>
      </w:r>
      <w:r w:rsidR="002757DB" w:rsidRPr="002757DB">
        <w:rPr>
          <w:noProof/>
        </w:rPr>
        <w:tab/>
        <w:t>Wolff SD, Balaban RS. Magnetization transfer contrast (MTC) and tissue water proton relaxation in vivo. Magn Reson Med 1989;10(1):135-144.</w:t>
      </w:r>
      <w:bookmarkEnd w:id="1"/>
    </w:p>
    <w:p w14:paraId="3DB67982" w14:textId="77777777" w:rsidR="002757DB" w:rsidRPr="002757DB" w:rsidRDefault="002757DB" w:rsidP="002757DB">
      <w:pPr>
        <w:pStyle w:val="EndNoteBibliography"/>
        <w:spacing w:after="0"/>
        <w:ind w:left="720" w:hanging="720"/>
        <w:rPr>
          <w:noProof/>
        </w:rPr>
      </w:pPr>
      <w:bookmarkStart w:id="2" w:name="_ENREF_1_2"/>
      <w:r w:rsidRPr="002757DB">
        <w:rPr>
          <w:noProof/>
        </w:rPr>
        <w:t>2.</w:t>
      </w:r>
      <w:r w:rsidRPr="002757DB">
        <w:rPr>
          <w:noProof/>
        </w:rPr>
        <w:tab/>
        <w:t>Henkelman RM, Huang X, Xiang QS, Stanisz GJ, Swanson SD, Bronskill MJ. Quantitative interpretation of magnetization transfer. Magn Reson Med 1993;29(6):759-766.</w:t>
      </w:r>
      <w:bookmarkEnd w:id="2"/>
    </w:p>
    <w:p w14:paraId="46397B07" w14:textId="77777777" w:rsidR="002757DB" w:rsidRPr="002757DB" w:rsidRDefault="002757DB" w:rsidP="002757DB">
      <w:pPr>
        <w:pStyle w:val="EndNoteBibliography"/>
        <w:spacing w:after="0"/>
        <w:ind w:left="720" w:hanging="720"/>
        <w:rPr>
          <w:noProof/>
        </w:rPr>
      </w:pPr>
      <w:bookmarkStart w:id="3" w:name="_ENREF_1_3"/>
      <w:r w:rsidRPr="002757DB">
        <w:rPr>
          <w:noProof/>
        </w:rPr>
        <w:t>3.</w:t>
      </w:r>
      <w:r w:rsidRPr="002757DB">
        <w:rPr>
          <w:noProof/>
        </w:rPr>
        <w:tab/>
        <w:t>Schmierer K, Tozer DJ, Scaravilli F, Altmann DR, Barker GJ, Tofts PS, Miller DH. Quantitative magnetization transfer imaging in postmortem multiple sclerosis brain. J Magn Reson Imaging 2007;26(1):41-51.</w:t>
      </w:r>
      <w:bookmarkEnd w:id="3"/>
    </w:p>
    <w:p w14:paraId="2285E3FC" w14:textId="77777777" w:rsidR="002757DB" w:rsidRPr="002757DB" w:rsidRDefault="002757DB" w:rsidP="002757DB">
      <w:pPr>
        <w:pStyle w:val="EndNoteBibliography"/>
        <w:spacing w:after="0"/>
        <w:ind w:left="720" w:hanging="720"/>
        <w:rPr>
          <w:noProof/>
        </w:rPr>
      </w:pPr>
      <w:bookmarkStart w:id="4" w:name="_ENREF_1_4"/>
      <w:r w:rsidRPr="002757DB">
        <w:rPr>
          <w:noProof/>
        </w:rPr>
        <w:t>4.</w:t>
      </w:r>
      <w:r w:rsidRPr="002757DB">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4"/>
    </w:p>
    <w:p w14:paraId="4BEB4088" w14:textId="77777777" w:rsidR="002757DB" w:rsidRPr="002757DB" w:rsidRDefault="002757DB" w:rsidP="002757DB">
      <w:pPr>
        <w:pStyle w:val="EndNoteBibliography"/>
        <w:spacing w:after="0"/>
        <w:ind w:left="720" w:hanging="720"/>
        <w:rPr>
          <w:noProof/>
        </w:rPr>
      </w:pPr>
      <w:bookmarkStart w:id="5" w:name="_ENREF_1_5"/>
      <w:r w:rsidRPr="002757DB">
        <w:rPr>
          <w:noProof/>
        </w:rPr>
        <w:t>5.</w:t>
      </w:r>
      <w:r w:rsidRPr="002757DB">
        <w:rPr>
          <w:noProof/>
        </w:rPr>
        <w:tab/>
        <w:t>Underhill HR, Rostomily RC, Mikheev AM, Yuan C, Yarnykh VL. Fast bound pool fraction imaging of the in vivo rat brain: association with myelin content and validation in the C6 glioma model. NeuroImage 2011;54(3):2052-2065.</w:t>
      </w:r>
      <w:bookmarkEnd w:id="5"/>
    </w:p>
    <w:p w14:paraId="5388B29A" w14:textId="77777777" w:rsidR="002757DB" w:rsidRPr="002757DB" w:rsidRDefault="002757DB" w:rsidP="002757DB">
      <w:pPr>
        <w:pStyle w:val="EndNoteBibliography"/>
        <w:spacing w:after="0"/>
        <w:ind w:left="720" w:hanging="720"/>
        <w:rPr>
          <w:noProof/>
        </w:rPr>
      </w:pPr>
      <w:bookmarkStart w:id="6" w:name="_ENREF_1_6"/>
      <w:r w:rsidRPr="002757DB">
        <w:rPr>
          <w:noProof/>
        </w:rPr>
        <w:t>6.</w:t>
      </w:r>
      <w:r w:rsidRPr="002757DB">
        <w:rPr>
          <w:noProof/>
        </w:rPr>
        <w:tab/>
        <w:t>Yarnykh VL. Fast macromolecular proton fraction mapping from a single off-resonance magnetization transfer measurement. Magn Reson Med 2012;68(1):166-178.</w:t>
      </w:r>
      <w:bookmarkEnd w:id="6"/>
    </w:p>
    <w:p w14:paraId="1DFB367C" w14:textId="77777777" w:rsidR="002757DB" w:rsidRPr="002757DB" w:rsidRDefault="002757DB" w:rsidP="002757DB">
      <w:pPr>
        <w:pStyle w:val="EndNoteBibliography"/>
        <w:spacing w:after="0"/>
        <w:ind w:left="720" w:hanging="720"/>
        <w:rPr>
          <w:noProof/>
        </w:rPr>
      </w:pPr>
      <w:bookmarkStart w:id="7" w:name="_ENREF_1_7"/>
      <w:r w:rsidRPr="002757DB">
        <w:rPr>
          <w:noProof/>
        </w:rPr>
        <w:t>7.</w:t>
      </w:r>
      <w:r w:rsidRPr="002757DB">
        <w:rPr>
          <w:noProof/>
        </w:rPr>
        <w:tab/>
        <w:t>Cruz JB. System sensitivity analysis: Dowden, Hutchinson &amp; Ross; 1973.</w:t>
      </w:r>
      <w:bookmarkEnd w:id="7"/>
    </w:p>
    <w:p w14:paraId="26441150" w14:textId="77777777" w:rsidR="002757DB" w:rsidRPr="002757DB" w:rsidRDefault="002757DB" w:rsidP="002757DB">
      <w:pPr>
        <w:pStyle w:val="EndNoteBibliography"/>
        <w:spacing w:after="0"/>
        <w:ind w:left="720" w:hanging="720"/>
        <w:rPr>
          <w:noProof/>
        </w:rPr>
      </w:pPr>
      <w:bookmarkStart w:id="8" w:name="_ENREF_1_8"/>
      <w:r w:rsidRPr="00A371AE">
        <w:rPr>
          <w:noProof/>
          <w:lang w:val="fr-FR"/>
        </w:rPr>
        <w:t>8.</w:t>
      </w:r>
      <w:r w:rsidRPr="00A371AE">
        <w:rPr>
          <w:noProof/>
          <w:lang w:val="fr-FR"/>
        </w:rPr>
        <w:tab/>
        <w:t xml:space="preserve">Boudreau M, Stikov N, Pike GB. </w:t>
      </w:r>
      <w:r w:rsidRPr="002757DB">
        <w:rPr>
          <w:noProof/>
        </w:rPr>
        <w:t>B1 -sensitivity analysis of quantitative magnetization transfer imaging. Magn Reson Med 2017.</w:t>
      </w:r>
      <w:bookmarkEnd w:id="8"/>
    </w:p>
    <w:p w14:paraId="16F66F49" w14:textId="77777777" w:rsidR="002757DB" w:rsidRPr="002757DB" w:rsidRDefault="002757DB" w:rsidP="002757DB">
      <w:pPr>
        <w:pStyle w:val="EndNoteBibliography"/>
        <w:spacing w:after="0"/>
        <w:ind w:left="720" w:hanging="720"/>
        <w:rPr>
          <w:noProof/>
        </w:rPr>
      </w:pPr>
      <w:bookmarkStart w:id="9" w:name="_ENREF_1_9"/>
      <w:r w:rsidRPr="002757DB">
        <w:rPr>
          <w:noProof/>
        </w:rPr>
        <w:t>9.</w:t>
      </w:r>
      <w:r w:rsidRPr="002757DB">
        <w:rPr>
          <w:noProof/>
        </w:rPr>
        <w:tab/>
        <w:t>Sled JG, Pike GB. Quantitative interpretation of magnetization transfer in spoiled gradient echo MRI sequences. Journal of Magnetic Resonance 2000;145(1):24-36.</w:t>
      </w:r>
      <w:bookmarkEnd w:id="9"/>
    </w:p>
    <w:p w14:paraId="4011C7CA" w14:textId="77777777" w:rsidR="002757DB" w:rsidRPr="002757DB" w:rsidRDefault="002757DB" w:rsidP="002757DB">
      <w:pPr>
        <w:pStyle w:val="EndNoteBibliography"/>
        <w:spacing w:after="0"/>
        <w:ind w:left="720" w:hanging="720"/>
        <w:rPr>
          <w:noProof/>
        </w:rPr>
      </w:pPr>
      <w:bookmarkStart w:id="10" w:name="_ENREF_1_10"/>
      <w:r w:rsidRPr="002757DB">
        <w:rPr>
          <w:noProof/>
        </w:rPr>
        <w:lastRenderedPageBreak/>
        <w:t>10.</w:t>
      </w:r>
      <w:r w:rsidRPr="002757DB">
        <w:rPr>
          <w:noProof/>
        </w:rPr>
        <w:tab/>
        <w:t>Cercignani M, Alexander DC. Optimal acquisition schemes for in vivo quantitative magnetization transfer MRI. Magn Reson Med 2006;56(4):803-810.</w:t>
      </w:r>
      <w:bookmarkEnd w:id="10"/>
    </w:p>
    <w:p w14:paraId="72EC18F6" w14:textId="77777777" w:rsidR="002757DB" w:rsidRPr="002757DB" w:rsidRDefault="002757DB" w:rsidP="002757DB">
      <w:pPr>
        <w:pStyle w:val="EndNoteBibliography"/>
        <w:spacing w:after="0"/>
        <w:ind w:left="720" w:hanging="720"/>
        <w:rPr>
          <w:noProof/>
        </w:rPr>
      </w:pPr>
      <w:bookmarkStart w:id="11" w:name="_ENREF_1_11"/>
      <w:r w:rsidRPr="002757DB">
        <w:rPr>
          <w:noProof/>
        </w:rPr>
        <w:t>11.</w:t>
      </w:r>
      <w:r w:rsidRPr="002757DB">
        <w:rPr>
          <w:noProof/>
        </w:rPr>
        <w:tab/>
        <w:t>Levesque IR, Sled JG, Pike GB. Iterative optimization method for design of quantitative magnetization transfer imaging experiments. Magn Reson Med 2011;66(3):635-643.</w:t>
      </w:r>
      <w:bookmarkEnd w:id="11"/>
    </w:p>
    <w:p w14:paraId="5D194AEB" w14:textId="77777777" w:rsidR="002757DB" w:rsidRPr="002757DB" w:rsidRDefault="002757DB" w:rsidP="002757DB">
      <w:pPr>
        <w:pStyle w:val="EndNoteBibliography"/>
        <w:spacing w:after="0"/>
        <w:ind w:left="720" w:hanging="720"/>
        <w:rPr>
          <w:noProof/>
        </w:rPr>
      </w:pPr>
      <w:bookmarkStart w:id="12" w:name="_ENREF_1_12"/>
      <w:r w:rsidRPr="002757DB">
        <w:rPr>
          <w:noProof/>
        </w:rPr>
        <w:t>12.</w:t>
      </w:r>
      <w:r w:rsidRPr="002757DB">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2"/>
    </w:p>
    <w:p w14:paraId="25EB629E" w14:textId="77777777" w:rsidR="002757DB" w:rsidRPr="002757DB" w:rsidRDefault="002757DB" w:rsidP="002757DB">
      <w:pPr>
        <w:pStyle w:val="EndNoteBibliography"/>
        <w:ind w:left="720" w:hanging="720"/>
        <w:rPr>
          <w:noProof/>
        </w:rPr>
      </w:pPr>
      <w:bookmarkStart w:id="13" w:name="_ENREF_1_13"/>
      <w:r w:rsidRPr="002757DB">
        <w:rPr>
          <w:noProof/>
        </w:rPr>
        <w:t>13.</w:t>
      </w:r>
      <w:r w:rsidRPr="002757DB">
        <w:rPr>
          <w:noProof/>
        </w:rPr>
        <w:tab/>
        <w:t>Lankford CL, Does MD. Propagation of error from parameter constraints in quantitative MRI: Example application of multiple spin echo T2 mapping. Magn Reson Med 2017.</w:t>
      </w:r>
      <w:bookmarkEnd w:id="13"/>
    </w:p>
    <w:p w14:paraId="5C19B559" w14:textId="17E777CB"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270FAE29" w:rsidR="00840774" w:rsidRDefault="00272A3E" w:rsidP="00272A3E">
      <w:pPr>
        <w:pStyle w:val="Lgende"/>
        <w:rPr>
          <w:b w:val="0"/>
        </w:rPr>
      </w:pPr>
      <w:bookmarkStart w:id="14" w:name="_Ref493846545"/>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14"/>
      <w:r>
        <w:t xml:space="preserve">. </w:t>
      </w:r>
      <w:r w:rsidR="00840774" w:rsidRPr="00840774">
        <w:rPr>
          <w:b w:val="0"/>
        </w:rPr>
        <w:t>Tissue parameter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B709903" w:rsidR="00272A3E" w:rsidRPr="00BD7BAC" w:rsidRDefault="00840774" w:rsidP="00840774">
      <w:pPr>
        <w:pStyle w:val="Lgende"/>
      </w:pPr>
      <w:bookmarkStart w:id="15" w:name="_Ref493858636"/>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Pr>
          <w:noProof/>
        </w:rPr>
        <w:t>2</w:t>
      </w:r>
      <w:r w:rsidR="00AA2C01">
        <w:rPr>
          <w:noProof/>
        </w:rPr>
        <w:fldChar w:fldCharType="end"/>
      </w:r>
      <w:bookmarkEnd w:id="15"/>
      <w:r>
        <w:t xml:space="preserve">. </w:t>
      </w:r>
      <w:r w:rsidR="00272A3E">
        <w:rPr>
          <w:b w:val="0"/>
        </w:rPr>
        <w:t>qMT protoco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423E35AC" w:rsidR="00270DF4" w:rsidRDefault="00270DF4" w:rsidP="00270DF4">
            <w:pPr>
              <w:spacing w:after="0" w:line="240" w:lineRule="auto"/>
              <w:jc w:val="center"/>
            </w:pPr>
            <w:r>
              <w:t>CRLB</w:t>
            </w:r>
            <w:r w:rsidRPr="00270DF4">
              <w:rPr>
                <w:vertAlign w:val="subscript"/>
              </w:rPr>
              <w:t>0.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354C3B51" w14:textId="77777777" w:rsidR="00C02AC2" w:rsidRPr="008F16CE"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215619">
        <w:instrText>TOC</w:instrText>
      </w:r>
      <w:r w:rsidRPr="00AA71C0">
        <w:instrText xml:space="preserve"> \n \c "Figure" </w:instrText>
      </w:r>
      <w:r>
        <w:fldChar w:fldCharType="separate"/>
      </w:r>
      <w:r w:rsidR="00C02AC2">
        <w:rPr>
          <w:noProof/>
        </w:rPr>
        <w:t xml:space="preserve">Figure 1. </w:t>
      </w:r>
      <w:r w:rsidR="00C02AC2" w:rsidRPr="00947635">
        <w:rPr>
          <w:b w:val="0"/>
          <w:noProof/>
        </w:rPr>
        <w:t>Simulated qMT parameter (F, k</w:t>
      </w:r>
      <w:r w:rsidR="00C02AC2" w:rsidRPr="00947635">
        <w:rPr>
          <w:b w:val="0"/>
          <w:noProof/>
          <w:vertAlign w:val="subscript"/>
        </w:rPr>
        <w:t>f</w:t>
      </w:r>
      <w:r w:rsidR="00C02AC2" w:rsidRPr="00947635">
        <w:rPr>
          <w:b w:val="0"/>
          <w:noProof/>
        </w:rPr>
        <w:t>, T</w:t>
      </w:r>
      <w:r w:rsidR="00C02AC2" w:rsidRPr="00947635">
        <w:rPr>
          <w:b w:val="0"/>
          <w:noProof/>
          <w:vertAlign w:val="subscript"/>
        </w:rPr>
        <w:t>2,f</w:t>
      </w:r>
      <w:r w:rsidR="00C02AC2" w:rsidRPr="00947635">
        <w:rPr>
          <w:b w:val="0"/>
          <w:noProof/>
        </w:rPr>
        <w:t>, T</w:t>
      </w:r>
      <w:r w:rsidR="00C02AC2" w:rsidRPr="00947635">
        <w:rPr>
          <w:b w:val="0"/>
          <w:noProof/>
          <w:vertAlign w:val="subscript"/>
        </w:rPr>
        <w:t>2,r</w:t>
      </w:r>
      <w:r w:rsidR="00C02AC2" w:rsidRPr="00947635">
        <w:rPr>
          <w:b w:val="0"/>
          <w:noProof/>
        </w:rPr>
        <w:t>) errors due to a range (±30%) of B</w:t>
      </w:r>
      <w:r w:rsidR="00C02AC2" w:rsidRPr="00947635">
        <w:rPr>
          <w:b w:val="0"/>
          <w:noProof/>
          <w:vertAlign w:val="subscript"/>
        </w:rPr>
        <w:t>1</w:t>
      </w:r>
      <w:r w:rsidR="00C02AC2" w:rsidRPr="00947635">
        <w:rPr>
          <w:b w:val="0"/>
          <w:noProof/>
        </w:rPr>
        <w:t>-inaccuracies (ΔB</w:t>
      </w:r>
      <w:r w:rsidR="00C02AC2" w:rsidRPr="00947635">
        <w:rPr>
          <w:b w:val="0"/>
          <w:noProof/>
          <w:vertAlign w:val="subscript"/>
        </w:rPr>
        <w:t>1</w:t>
      </w:r>
      <w:r w:rsidR="00C02AC2" w:rsidRPr="00947635">
        <w:rPr>
          <w:b w:val="0"/>
          <w:noProof/>
        </w:rPr>
        <w:t>), and comparing between a B</w:t>
      </w:r>
      <w:r w:rsidR="00C02AC2" w:rsidRPr="00947635">
        <w:rPr>
          <w:b w:val="0"/>
          <w:noProof/>
          <w:vertAlign w:val="subscript"/>
        </w:rPr>
        <w:t>1</w:t>
      </w:r>
      <w:r w:rsidR="00C02AC2" w:rsidRPr="00947635">
        <w:rPr>
          <w:b w:val="0"/>
          <w:noProof/>
        </w:rPr>
        <w:t>-independent T</w:t>
      </w:r>
      <w:r w:rsidR="00C02AC2" w:rsidRPr="00947635">
        <w:rPr>
          <w:b w:val="0"/>
          <w:noProof/>
          <w:vertAlign w:val="subscript"/>
        </w:rPr>
        <w:t xml:space="preserve">1 </w:t>
      </w:r>
      <w:r w:rsidR="00C02AC2" w:rsidRPr="00947635">
        <w:rPr>
          <w:b w:val="0"/>
          <w:noProof/>
        </w:rPr>
        <w:t>measurement (red: IR – inversion recovery) and a B</w:t>
      </w:r>
      <w:r w:rsidR="00C02AC2" w:rsidRPr="00947635">
        <w:rPr>
          <w:b w:val="0"/>
          <w:noProof/>
          <w:vertAlign w:val="subscript"/>
        </w:rPr>
        <w:t>1</w:t>
      </w:r>
      <w:r w:rsidR="00C02AC2" w:rsidRPr="00947635">
        <w:rPr>
          <w:b w:val="0"/>
          <w:noProof/>
        </w:rPr>
        <w:t>-dependent T</w:t>
      </w:r>
      <w:r w:rsidR="00C02AC2" w:rsidRPr="00947635">
        <w:rPr>
          <w:b w:val="0"/>
          <w:noProof/>
          <w:vertAlign w:val="subscript"/>
        </w:rPr>
        <w:t>1</w:t>
      </w:r>
      <w:r w:rsidR="00C02AC2" w:rsidRPr="00947635">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488C4FB8"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947635">
        <w:rPr>
          <w:b w:val="0"/>
          <w:noProof/>
        </w:rPr>
        <w:t>Simulated qMT parameter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errors estimated from Eq. [2] for ΔB</w:t>
      </w:r>
      <w:r w:rsidRPr="00947635">
        <w:rPr>
          <w:b w:val="0"/>
          <w:noProof/>
          <w:vertAlign w:val="subscript"/>
        </w:rPr>
        <w:t>1</w:t>
      </w:r>
      <w:r w:rsidRPr="00947635">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9DB0FA6"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947635">
        <w:rPr>
          <w:b w:val="0"/>
          <w:noProof/>
        </w:rPr>
        <w:t xml:space="preserve"> Sensitivity values for each qMT fitting parameters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and B</w:t>
      </w:r>
      <w:r w:rsidRPr="00947635">
        <w:rPr>
          <w:b w:val="0"/>
          <w:noProof/>
          <w:vertAlign w:val="subscript"/>
        </w:rPr>
        <w:t>1</w:t>
      </w:r>
      <w:r w:rsidRPr="00947635">
        <w:rPr>
          <w:b w:val="0"/>
          <w:noProof/>
        </w:rPr>
        <w:t xml:space="preserve"> measurement values considering a B</w:t>
      </w:r>
      <w:r w:rsidRPr="00947635">
        <w:rPr>
          <w:b w:val="0"/>
          <w:noProof/>
          <w:vertAlign w:val="subscript"/>
        </w:rPr>
        <w:t>1</w:t>
      </w:r>
      <w:r w:rsidRPr="00947635">
        <w:rPr>
          <w:b w:val="0"/>
          <w:noProof/>
        </w:rPr>
        <w:t>-independent T</w:t>
      </w:r>
      <w:r w:rsidRPr="00947635">
        <w:rPr>
          <w:b w:val="0"/>
          <w:noProof/>
          <w:vertAlign w:val="subscript"/>
        </w:rPr>
        <w:t>1</w:t>
      </w:r>
      <w:r w:rsidRPr="00947635">
        <w:rPr>
          <w:b w:val="0"/>
          <w:noProof/>
        </w:rPr>
        <w:t xml:space="preserve"> measure (IR – inversion recovery) and a B</w:t>
      </w:r>
      <w:r w:rsidRPr="00947635">
        <w:rPr>
          <w:b w:val="0"/>
          <w:noProof/>
          <w:vertAlign w:val="subscript"/>
        </w:rPr>
        <w:t>1</w:t>
      </w:r>
      <w:r w:rsidRPr="00947635">
        <w:rPr>
          <w:b w:val="0"/>
          <w:noProof/>
        </w:rPr>
        <w:t>-dependent T</w:t>
      </w:r>
      <w:r w:rsidRPr="00947635">
        <w:rPr>
          <w:b w:val="0"/>
          <w:noProof/>
          <w:vertAlign w:val="subscript"/>
        </w:rPr>
        <w:t>1</w:t>
      </w:r>
      <w:r w:rsidRPr="00947635">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947635">
        <w:rPr>
          <w:b w:val="0"/>
          <w:noProof/>
        </w:rPr>
        <w:t>–</w:t>
      </w:r>
      <w:r>
        <w:rPr>
          <w:noProof/>
        </w:rPr>
        <w:t>d</w:t>
      </w:r>
      <w:r w:rsidRPr="00947635">
        <w:rPr>
          <w:b w:val="0"/>
          <w:noProof/>
        </w:rPr>
        <w:t>) consists of the matrix columns of the sensitivity Jacobian (</w:t>
      </w:r>
      <w:r>
        <w:rPr>
          <w:noProof/>
        </w:rPr>
        <w:t>S</w:t>
      </w:r>
      <w:r w:rsidRPr="00947635">
        <w:rPr>
          <w:i/>
          <w:noProof/>
          <w:vertAlign w:val="subscript"/>
        </w:rPr>
        <w:t>p</w:t>
      </w:r>
      <w:r w:rsidRPr="00947635">
        <w:rPr>
          <w:b w:val="0"/>
          <w:noProof/>
        </w:rPr>
        <w:t xml:space="preserve"> – Eq. 2).</w:t>
      </w:r>
    </w:p>
    <w:p w14:paraId="73F429EB"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947635">
        <w:rPr>
          <w:b w:val="0"/>
          <w:noProof/>
        </w:rPr>
        <w:t xml:space="preserve"> Variance-efficiency (</w:t>
      </w:r>
      <w:r>
        <w:rPr>
          <w:noProof/>
        </w:rPr>
        <w:t>a</w:t>
      </w:r>
      <w:r w:rsidRPr="00947635">
        <w:rPr>
          <w:b w:val="0"/>
          <w:noProof/>
        </w:rPr>
        <w:t>) and ΔF (Eq. 2, ΔB</w:t>
      </w:r>
      <w:r w:rsidRPr="00947635">
        <w:rPr>
          <w:b w:val="0"/>
          <w:noProof/>
          <w:vertAlign w:val="subscript"/>
        </w:rPr>
        <w:t>1</w:t>
      </w:r>
      <w:r w:rsidRPr="00947635">
        <w:rPr>
          <w:b w:val="0"/>
          <w:noProof/>
        </w:rPr>
        <w:t xml:space="preserve"> = 5%) values over the course of the iterative optimization of the parameter-regularized Cramer-Rao Lower-Bound (CRLB</w:t>
      </w:r>
      <w:r w:rsidRPr="00947635">
        <w:rPr>
          <w:b w:val="0"/>
          <w:noProof/>
          <w:vertAlign w:val="subscript"/>
        </w:rPr>
        <w:t>λ</w:t>
      </w:r>
      <w:r w:rsidRPr="00947635">
        <w:rPr>
          <w:b w:val="0"/>
          <w:noProof/>
        </w:rPr>
        <w:t xml:space="preserve">) equation (Eq. 5). </w:t>
      </w:r>
      <w:r w:rsidRPr="00947635">
        <w:rPr>
          <w:b w:val="0"/>
          <w:noProof/>
        </w:rPr>
        <w:lastRenderedPageBreak/>
        <w:t>variance-efficiency is defined here as (variance × # acq. points)</w:t>
      </w:r>
      <w:r w:rsidRPr="00947635">
        <w:rPr>
          <w:b w:val="0"/>
          <w:noProof/>
          <w:vertAlign w:val="superscript"/>
        </w:rPr>
        <w:t>-1/2</w:t>
      </w:r>
      <w:r w:rsidRPr="00947635">
        <w:rPr>
          <w:b w:val="0"/>
          <w:noProof/>
        </w:rPr>
        <w:t>, where the variance is interpreted to be the parameter-normalized Cramer-Rao Lower Bound (Eq. 3).</w:t>
      </w:r>
    </w:p>
    <w:p w14:paraId="78F91BAC"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947635">
        <w:rPr>
          <w:b w:val="0"/>
          <w:noProof/>
        </w:rPr>
        <w:t xml:space="preserve"> Comparison between the 10-point protocol iteratively optimized from a 312 point search space using solely CRLB (λ = 0) and regularized CRLB</w:t>
      </w:r>
      <w:r w:rsidRPr="00947635">
        <w:rPr>
          <w:b w:val="0"/>
          <w:noProof/>
          <w:vertAlign w:val="subscript"/>
        </w:rPr>
        <w:t>λ=0.5</w:t>
      </w:r>
      <w:r w:rsidRPr="00947635">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07A786B4"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SNR = 100) fitted using a range of B</w:t>
      </w:r>
      <w:r w:rsidRPr="00947635">
        <w:rPr>
          <w:b w:val="0"/>
          <w:noProof/>
          <w:vertAlign w:val="subscript"/>
        </w:rPr>
        <w:t>1</w:t>
      </w:r>
      <w:r w:rsidRPr="00947635">
        <w:rPr>
          <w:b w:val="0"/>
          <w:noProof/>
        </w:rPr>
        <w:t xml:space="preserve"> errors (ΔB</w:t>
      </w:r>
      <w:r w:rsidRPr="00947635">
        <w:rPr>
          <w:b w:val="0"/>
          <w:noProof/>
          <w:vertAlign w:val="subscript"/>
        </w:rPr>
        <w:t>1</w:t>
      </w:r>
      <w:r w:rsidRPr="00947635">
        <w:rPr>
          <w:b w:val="0"/>
          <w:noProof/>
        </w:rPr>
        <w:t xml:space="preserve"> = ±30%, B</w:t>
      </w:r>
      <w:r w:rsidRPr="00947635">
        <w:rPr>
          <w:b w:val="0"/>
          <w:noProof/>
          <w:vertAlign w:val="subscript"/>
        </w:rPr>
        <w:t>1,nominal</w:t>
      </w:r>
      <w:r w:rsidRPr="00947635">
        <w:rPr>
          <w:b w:val="0"/>
          <w:noProof/>
        </w:rPr>
        <w:t xml:space="preserve"> = 1 n.u.)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the accurate B</w:t>
      </w:r>
      <w:r w:rsidRPr="00947635">
        <w:rPr>
          <w:b w:val="0"/>
          <w:noProof/>
          <w:vertAlign w:val="subscript"/>
        </w:rPr>
        <w:t>1</w:t>
      </w:r>
      <w:r w:rsidRPr="00947635">
        <w:rPr>
          <w:b w:val="0"/>
          <w:noProof/>
        </w:rPr>
        <w:t xml:space="preserve"> value case (ΔB</w:t>
      </w:r>
      <w:r w:rsidRPr="00947635">
        <w:rPr>
          <w:b w:val="0"/>
          <w:noProof/>
          <w:vertAlign w:val="subscript"/>
        </w:rPr>
        <w:t>1</w:t>
      </w:r>
      <w:r w:rsidRPr="00947635">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40E76C8D"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xml:space="preserve">). Mean F values (% error) shown here were </w:t>
      </w:r>
      <w:r w:rsidRPr="00947635">
        <w:rPr>
          <w:b w:val="0"/>
          <w:noProof/>
        </w:rPr>
        <w:lastRenderedPageBreak/>
        <w:t>compared relative to data fitted for an ideal SNR case (noiseless), and the grey region represents the region of ±1% error. Data was fitted under the assumption of ideal B</w:t>
      </w:r>
      <w:r w:rsidRPr="00947635">
        <w:rPr>
          <w:b w:val="0"/>
          <w:noProof/>
          <w:vertAlign w:val="subscript"/>
        </w:rPr>
        <w:t>1</w:t>
      </w:r>
      <w:r w:rsidRPr="00947635">
        <w:rPr>
          <w:b w:val="0"/>
          <w:noProof/>
        </w:rPr>
        <w:t xml:space="preserve"> values (B</w:t>
      </w:r>
      <w:r w:rsidRPr="00947635">
        <w:rPr>
          <w:b w:val="0"/>
          <w:noProof/>
          <w:vertAlign w:val="subscript"/>
        </w:rPr>
        <w:t>1</w:t>
      </w:r>
      <w:r w:rsidRPr="00947635">
        <w:rPr>
          <w:b w:val="0"/>
          <w:noProof/>
        </w:rPr>
        <w:t xml:space="preserve"> = 1 n.u., solid lines), and for the case of a 15% overestimation in B</w:t>
      </w:r>
      <w:r w:rsidRPr="00947635">
        <w:rPr>
          <w:b w:val="0"/>
          <w:noProof/>
          <w:vertAlign w:val="subscript"/>
        </w:rPr>
        <w:t>1</w:t>
      </w:r>
      <w:r w:rsidRPr="00947635">
        <w:rPr>
          <w:b w:val="0"/>
          <w:noProof/>
        </w:rPr>
        <w:t xml:space="preserve"> (B</w:t>
      </w:r>
      <w:r w:rsidRPr="00947635">
        <w:rPr>
          <w:b w:val="0"/>
          <w:noProof/>
          <w:vertAlign w:val="subscript"/>
        </w:rPr>
        <w:t>1</w:t>
      </w:r>
      <w:r w:rsidRPr="00947635">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16" w:name="_Ref492993963"/>
      <w:bookmarkStart w:id="17" w:name="_Toc492904924"/>
      <w:bookmarkStart w:id="18" w:name="_Toc492904983"/>
      <w:bookmarkStart w:id="19" w:name="_Toc492905406"/>
      <w:bookmarkStart w:id="20" w:name="_Toc493360416"/>
      <w:bookmarkStart w:id="21" w:name="_Toc493373899"/>
      <w:bookmarkStart w:id="22" w:name="_Toc493505997"/>
      <w:bookmarkStart w:id="23" w:name="_Toc493750997"/>
      <w:bookmarkStart w:id="24" w:name="_Toc493751107"/>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16"/>
      <w:r>
        <w:t xml:space="preserve">. </w:t>
      </w:r>
      <w:bookmarkEnd w:id="17"/>
      <w:bookmarkEnd w:id="18"/>
      <w:bookmarkEnd w:id="19"/>
      <w:r w:rsidR="00153C29">
        <w:rPr>
          <w:b w:val="0"/>
        </w:rPr>
        <w:t>Simulated qMT parameter (F, k</w:t>
      </w:r>
      <w:r w:rsidR="00153C29">
        <w:rPr>
          <w:b w:val="0"/>
          <w:vertAlign w:val="subscript"/>
        </w:rPr>
        <w:t>f</w:t>
      </w:r>
      <w:r w:rsidR="00153C29">
        <w:rPr>
          <w:b w:val="0"/>
        </w:rPr>
        <w:t>, T</w:t>
      </w:r>
      <w:r w:rsidR="00153C29">
        <w:rPr>
          <w:b w:val="0"/>
          <w:vertAlign w:val="subscript"/>
        </w:rPr>
        <w:t>2,f</w:t>
      </w:r>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t (blue: VFA – variable flip andle). Solid lines are parameter errors calculated from minimizing Eq. [2] (first-order approximation of the Taylor expansion), and dotted lines are parameter errors calculated from fitting the qMT signal the Sled &amp; Pike model.</w:t>
      </w:r>
      <w:r w:rsidR="00B501A4">
        <w:rPr>
          <w:b w:val="0"/>
        </w:rPr>
        <w:t xml:space="preserve"> The tissue parameters and qMT protocol values were matched to those presented in Boudreau et al. 2017 (see Fig. 3 of the paper).</w:t>
      </w:r>
      <w:bookmarkEnd w:id="20"/>
      <w:bookmarkEnd w:id="21"/>
      <w:bookmarkEnd w:id="22"/>
      <w:bookmarkEnd w:id="23"/>
      <w:bookmarkEnd w:id="24"/>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25" w:name="_Ref492993971"/>
      <w:bookmarkStart w:id="26" w:name="_Toc492904925"/>
      <w:bookmarkStart w:id="27" w:name="_Toc492904984"/>
      <w:bookmarkStart w:id="28" w:name="_Toc492905407"/>
      <w:bookmarkStart w:id="29" w:name="_Toc493360417"/>
      <w:bookmarkStart w:id="30" w:name="_Toc493373900"/>
      <w:bookmarkStart w:id="31" w:name="_Toc493505998"/>
      <w:bookmarkStart w:id="32" w:name="_Toc493750998"/>
      <w:bookmarkStart w:id="33" w:name="_Toc493751108"/>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25"/>
      <w:r>
        <w:t xml:space="preserve">. </w:t>
      </w:r>
      <w:bookmarkEnd w:id="26"/>
      <w:bookmarkEnd w:id="27"/>
      <w:bookmarkEnd w:id="28"/>
      <w:r w:rsidR="00BD7856">
        <w:rPr>
          <w:b w:val="0"/>
        </w:rPr>
        <w:t>Simulated qMT parameter (F, k</w:t>
      </w:r>
      <w:r w:rsidR="00BD7856">
        <w:rPr>
          <w:b w:val="0"/>
          <w:vertAlign w:val="subscript"/>
        </w:rPr>
        <w:t>f</w:t>
      </w:r>
      <w:r w:rsidR="00BD7856">
        <w:rPr>
          <w:b w:val="0"/>
        </w:rPr>
        <w:t>, T</w:t>
      </w:r>
      <w:r w:rsidR="00BD7856">
        <w:rPr>
          <w:b w:val="0"/>
          <w:vertAlign w:val="subscript"/>
        </w:rPr>
        <w:t>2,f</w:t>
      </w:r>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29"/>
      <w:bookmarkEnd w:id="30"/>
      <w:bookmarkEnd w:id="31"/>
      <w:bookmarkEnd w:id="32"/>
      <w:bookmarkEnd w:id="33"/>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34" w:name="_Ref492994003"/>
      <w:bookmarkStart w:id="35" w:name="_Toc492905408"/>
      <w:bookmarkStart w:id="36" w:name="_Toc493360418"/>
      <w:bookmarkStart w:id="37" w:name="_Toc493373901"/>
      <w:bookmarkStart w:id="38" w:name="_Toc493505999"/>
      <w:bookmarkStart w:id="39" w:name="_Toc493750999"/>
      <w:bookmarkStart w:id="40" w:name="_Toc493751109"/>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34"/>
      <w:r>
        <w:t>.</w:t>
      </w:r>
      <w:r>
        <w:rPr>
          <w:b w:val="0"/>
        </w:rPr>
        <w:t xml:space="preserve"> </w:t>
      </w:r>
      <w:bookmarkEnd w:id="35"/>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312 point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r w:rsidR="003B7715">
        <w:t>S</w:t>
      </w:r>
      <w:r w:rsidR="003B7715">
        <w:rPr>
          <w:i/>
          <w:vertAlign w:val="subscript"/>
        </w:rPr>
        <w:t>p</w:t>
      </w:r>
      <w:r w:rsidR="003B7715">
        <w:rPr>
          <w:b w:val="0"/>
        </w:rPr>
        <w:t xml:space="preserve"> – Eq. 2).</w:t>
      </w:r>
      <w:bookmarkEnd w:id="36"/>
      <w:bookmarkEnd w:id="37"/>
      <w:bookmarkEnd w:id="38"/>
      <w:bookmarkEnd w:id="39"/>
      <w:bookmarkEnd w:id="40"/>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41" w:name="_Ref492994018"/>
      <w:bookmarkStart w:id="42" w:name="_Toc492905409"/>
      <w:bookmarkStart w:id="43" w:name="_Toc493360419"/>
      <w:bookmarkStart w:id="44" w:name="_Toc493373902"/>
      <w:bookmarkStart w:id="45" w:name="_Toc493506000"/>
      <w:bookmarkStart w:id="46" w:name="_Toc493751000"/>
      <w:bookmarkStart w:id="47" w:name="_Toc493751110"/>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41"/>
      <w:r>
        <w:t>.</w:t>
      </w:r>
      <w:r>
        <w:rPr>
          <w:b w:val="0"/>
        </w:rPr>
        <w:t xml:space="preserve"> </w:t>
      </w:r>
      <w:bookmarkEnd w:id="42"/>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CRLB</w:t>
      </w:r>
      <w:r w:rsidR="003A4867" w:rsidRPr="003A4867">
        <w:rPr>
          <w:b w:val="0"/>
          <w:vertAlign w:val="subscript"/>
        </w:rPr>
        <w:t>λ</w:t>
      </w:r>
      <w:r w:rsidR="003A4867">
        <w:rPr>
          <w:b w:val="0"/>
        </w:rPr>
        <w:t>) equation (Eq. 5). 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43"/>
      <w:bookmarkEnd w:id="44"/>
      <w:bookmarkEnd w:id="45"/>
      <w:bookmarkEnd w:id="46"/>
      <w:bookmarkEnd w:id="47"/>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48" w:name="_Ref492994028"/>
      <w:bookmarkStart w:id="49" w:name="_Toc492905410"/>
      <w:bookmarkStart w:id="50" w:name="_Toc493360420"/>
      <w:bookmarkStart w:id="51" w:name="_Toc493373903"/>
      <w:bookmarkStart w:id="52" w:name="_Toc493506001"/>
      <w:bookmarkStart w:id="53" w:name="_Toc493751001"/>
      <w:bookmarkStart w:id="54" w:name="_Toc493751111"/>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48"/>
      <w:r>
        <w:t>.</w:t>
      </w:r>
      <w:r>
        <w:rPr>
          <w:b w:val="0"/>
        </w:rPr>
        <w:t xml:space="preserve"> </w:t>
      </w:r>
      <w:bookmarkEnd w:id="49"/>
      <w:r w:rsidR="003A4867">
        <w:rPr>
          <w:b w:val="0"/>
        </w:rPr>
        <w:t>Comparison between the 10-point protocol iteratively optimized from a 312 point search space using solely 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50"/>
      <w:bookmarkEnd w:id="51"/>
      <w:bookmarkEnd w:id="52"/>
      <w:bookmarkEnd w:id="53"/>
      <w:bookmarkEnd w:id="54"/>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55" w:name="_Ref492994049"/>
      <w:bookmarkStart w:id="56" w:name="_Toc492905411"/>
      <w:bookmarkStart w:id="57" w:name="_Toc493360421"/>
      <w:bookmarkStart w:id="58" w:name="_Toc493373904"/>
      <w:bookmarkStart w:id="59" w:name="_Toc493506002"/>
      <w:bookmarkStart w:id="60" w:name="_Toc493751002"/>
      <w:bookmarkStart w:id="61" w:name="_Toc493751112"/>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55"/>
      <w:r>
        <w:t>.</w:t>
      </w:r>
      <w:r>
        <w:rPr>
          <w:b w:val="0"/>
        </w:rPr>
        <w:t xml:space="preserve"> </w:t>
      </w:r>
      <w:bookmarkEnd w:id="56"/>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nominal</w:t>
      </w:r>
      <w:r w:rsidR="001514A3">
        <w:rPr>
          <w:b w:val="0"/>
        </w:rPr>
        <w:t xml:space="preserve"> = 1 n.u.) and for two sets of qMT parameter values representing different tissue types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Simulated signal values were generated and fitted for three different 10 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protocol with logarithmically-uniform off-resonance frequency values, CRLB (red) – protocol optimized by iteratively minimizing the increase in the parameter-normalized Cramer-Rao Lower-Bound of the system, 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57"/>
      <w:bookmarkEnd w:id="58"/>
      <w:bookmarkEnd w:id="59"/>
      <w:bookmarkEnd w:id="60"/>
      <w:bookmarkEnd w:id="61"/>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112B5A09" w:rsidR="00E3181D" w:rsidRPr="00E3181D" w:rsidRDefault="00E3181D" w:rsidP="00E3181D">
      <w:pPr>
        <w:pStyle w:val="Lgende"/>
        <w:rPr>
          <w:b w:val="0"/>
        </w:rPr>
      </w:pPr>
      <w:bookmarkStart w:id="62" w:name="_Ref492994059"/>
      <w:bookmarkStart w:id="63" w:name="_Toc492905412"/>
      <w:bookmarkStart w:id="64" w:name="_Toc493360422"/>
      <w:bookmarkStart w:id="65" w:name="_Toc493373905"/>
      <w:bookmarkStart w:id="66" w:name="_Toc493506003"/>
      <w:bookmarkStart w:id="67" w:name="_Toc493751003"/>
      <w:bookmarkStart w:id="68" w:name="_Toc493751113"/>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62"/>
      <w:r>
        <w:t>.</w:t>
      </w:r>
      <w:r>
        <w:rPr>
          <w:b w:val="0"/>
        </w:rPr>
        <w:t xml:space="preserve"> </w:t>
      </w:r>
      <w:bookmarkEnd w:id="63"/>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n.u., solid lines), and for the case of 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64"/>
      <w:bookmarkEnd w:id="65"/>
      <w:bookmarkEnd w:id="66"/>
      <w:bookmarkEnd w:id="67"/>
      <w:bookmarkEnd w:id="68"/>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234237" w14:textId="77777777" w:rsidR="00223E42" w:rsidRDefault="00223E42">
      <w:r>
        <w:separator/>
      </w:r>
    </w:p>
    <w:p w14:paraId="3BB00203" w14:textId="77777777" w:rsidR="00223E42" w:rsidRDefault="00223E42"/>
  </w:endnote>
  <w:endnote w:type="continuationSeparator" w:id="0">
    <w:p w14:paraId="31DF4DD4" w14:textId="77777777" w:rsidR="00223E42" w:rsidRDefault="00223E42">
      <w:r>
        <w:continuationSeparator/>
      </w:r>
    </w:p>
    <w:p w14:paraId="5EB989EB" w14:textId="77777777" w:rsidR="00223E42" w:rsidRDefault="00223E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2757DB" w:rsidRDefault="002757DB"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2757DB" w:rsidRDefault="002757DB"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2757DB" w:rsidRDefault="002757DB"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5D628F">
      <w:rPr>
        <w:rStyle w:val="Numrodepage"/>
        <w:noProof/>
      </w:rPr>
      <w:t>1</w:t>
    </w:r>
    <w:r>
      <w:rPr>
        <w:rStyle w:val="Numrodepage"/>
      </w:rPr>
      <w:fldChar w:fldCharType="end"/>
    </w:r>
  </w:p>
  <w:p w14:paraId="74D1FFB5" w14:textId="77777777" w:rsidR="002757DB" w:rsidRPr="00480E6C" w:rsidRDefault="002757DB"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2757DB" w:rsidRPr="00480E6C" w:rsidRDefault="002757DB"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576A65" w14:textId="77777777" w:rsidR="00223E42" w:rsidRDefault="00223E42">
      <w:r>
        <w:separator/>
      </w:r>
    </w:p>
    <w:p w14:paraId="52996E45" w14:textId="77777777" w:rsidR="00223E42" w:rsidRDefault="00223E42"/>
  </w:footnote>
  <w:footnote w:type="continuationSeparator" w:id="0">
    <w:p w14:paraId="188B8B62" w14:textId="77777777" w:rsidR="00223E42" w:rsidRDefault="00223E42">
      <w:r>
        <w:continuationSeparator/>
      </w:r>
    </w:p>
    <w:p w14:paraId="3C6EF842" w14:textId="77777777" w:rsidR="00223E42" w:rsidRDefault="00223E4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2717&lt;/item&gt;&lt;item&gt;2795&lt;/item&gt;&lt;item&gt;2822&lt;/item&gt;&lt;item&gt;2832&lt;/item&gt;&lt;item&gt;3570&lt;/item&gt;&lt;item&gt;3662&lt;/item&gt;&lt;item&gt;3675&lt;/item&gt;&lt;item&gt;3770&lt;/item&gt;&lt;item&gt;3772&lt;/item&gt;&lt;item&gt;8188&lt;/item&gt;&lt;item&gt;8231&lt;/item&gt;&lt;item&gt;8255&lt;/item&gt;&lt;item&gt;8256&lt;/item&gt;&lt;/record-ids&gt;&lt;/item&gt;&lt;/Libraries&gt;"/>
  </w:docVars>
  <w:rsids>
    <w:rsidRoot w:val="002A25C7"/>
    <w:rsid w:val="000000C6"/>
    <w:rsid w:val="00004142"/>
    <w:rsid w:val="00004CF6"/>
    <w:rsid w:val="00005487"/>
    <w:rsid w:val="0000765A"/>
    <w:rsid w:val="00011CB8"/>
    <w:rsid w:val="00012A72"/>
    <w:rsid w:val="000130F1"/>
    <w:rsid w:val="00013F0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BAC"/>
    <w:rsid w:val="00040821"/>
    <w:rsid w:val="00041D3F"/>
    <w:rsid w:val="00041FA2"/>
    <w:rsid w:val="0005144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FA"/>
    <w:rsid w:val="000827CB"/>
    <w:rsid w:val="00082F6D"/>
    <w:rsid w:val="00083D67"/>
    <w:rsid w:val="00083FA2"/>
    <w:rsid w:val="00084957"/>
    <w:rsid w:val="00084DF8"/>
    <w:rsid w:val="0009048B"/>
    <w:rsid w:val="0009140D"/>
    <w:rsid w:val="00092CC2"/>
    <w:rsid w:val="0009318E"/>
    <w:rsid w:val="000950D5"/>
    <w:rsid w:val="00096429"/>
    <w:rsid w:val="000A4002"/>
    <w:rsid w:val="000A47AE"/>
    <w:rsid w:val="000A664F"/>
    <w:rsid w:val="000A7054"/>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1F9D"/>
    <w:rsid w:val="000D47C2"/>
    <w:rsid w:val="000D5A07"/>
    <w:rsid w:val="000E0D0F"/>
    <w:rsid w:val="000E1A8D"/>
    <w:rsid w:val="000E3370"/>
    <w:rsid w:val="000E3987"/>
    <w:rsid w:val="000E3A8E"/>
    <w:rsid w:val="000E4899"/>
    <w:rsid w:val="000E4DA9"/>
    <w:rsid w:val="000E58D3"/>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BCA"/>
    <w:rsid w:val="00100DA7"/>
    <w:rsid w:val="0010185C"/>
    <w:rsid w:val="00101B68"/>
    <w:rsid w:val="001033AA"/>
    <w:rsid w:val="001044E1"/>
    <w:rsid w:val="0010595A"/>
    <w:rsid w:val="001102DE"/>
    <w:rsid w:val="00111FDF"/>
    <w:rsid w:val="001128E1"/>
    <w:rsid w:val="00112EF5"/>
    <w:rsid w:val="00115EB2"/>
    <w:rsid w:val="0011714D"/>
    <w:rsid w:val="00117B0F"/>
    <w:rsid w:val="00121999"/>
    <w:rsid w:val="001255FE"/>
    <w:rsid w:val="00125A90"/>
    <w:rsid w:val="00127D02"/>
    <w:rsid w:val="00127D96"/>
    <w:rsid w:val="00127E59"/>
    <w:rsid w:val="001301A8"/>
    <w:rsid w:val="001302D4"/>
    <w:rsid w:val="00131485"/>
    <w:rsid w:val="00132C1E"/>
    <w:rsid w:val="00135CFE"/>
    <w:rsid w:val="00140419"/>
    <w:rsid w:val="001470F5"/>
    <w:rsid w:val="00147A0A"/>
    <w:rsid w:val="001514A3"/>
    <w:rsid w:val="00151656"/>
    <w:rsid w:val="00153466"/>
    <w:rsid w:val="00153698"/>
    <w:rsid w:val="00153C29"/>
    <w:rsid w:val="00153F84"/>
    <w:rsid w:val="00155C96"/>
    <w:rsid w:val="001560DE"/>
    <w:rsid w:val="00162BF9"/>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A03"/>
    <w:rsid w:val="00191D4A"/>
    <w:rsid w:val="00191E1C"/>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C00B4"/>
    <w:rsid w:val="001C01AF"/>
    <w:rsid w:val="001C185B"/>
    <w:rsid w:val="001C1F5F"/>
    <w:rsid w:val="001C33FB"/>
    <w:rsid w:val="001C3AEC"/>
    <w:rsid w:val="001C3F7E"/>
    <w:rsid w:val="001C4426"/>
    <w:rsid w:val="001C561B"/>
    <w:rsid w:val="001C78EE"/>
    <w:rsid w:val="001D2652"/>
    <w:rsid w:val="001D3B81"/>
    <w:rsid w:val="001D6AF7"/>
    <w:rsid w:val="001E1050"/>
    <w:rsid w:val="001E2527"/>
    <w:rsid w:val="001E502F"/>
    <w:rsid w:val="001F002A"/>
    <w:rsid w:val="001F1F39"/>
    <w:rsid w:val="00201729"/>
    <w:rsid w:val="002020F4"/>
    <w:rsid w:val="00203701"/>
    <w:rsid w:val="00205010"/>
    <w:rsid w:val="00206A61"/>
    <w:rsid w:val="00210866"/>
    <w:rsid w:val="002124E7"/>
    <w:rsid w:val="00215055"/>
    <w:rsid w:val="002151E1"/>
    <w:rsid w:val="00215200"/>
    <w:rsid w:val="00215206"/>
    <w:rsid w:val="0021547C"/>
    <w:rsid w:val="00215619"/>
    <w:rsid w:val="00215D4A"/>
    <w:rsid w:val="00215E77"/>
    <w:rsid w:val="00217D5D"/>
    <w:rsid w:val="00221D0E"/>
    <w:rsid w:val="00223DFB"/>
    <w:rsid w:val="00223E42"/>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2BCD"/>
    <w:rsid w:val="002B330C"/>
    <w:rsid w:val="002B50F2"/>
    <w:rsid w:val="002B5566"/>
    <w:rsid w:val="002B5643"/>
    <w:rsid w:val="002B66D7"/>
    <w:rsid w:val="002B7C8C"/>
    <w:rsid w:val="002C0286"/>
    <w:rsid w:val="002C176A"/>
    <w:rsid w:val="002C1F44"/>
    <w:rsid w:val="002C26F7"/>
    <w:rsid w:val="002C43DB"/>
    <w:rsid w:val="002C4586"/>
    <w:rsid w:val="002C6C62"/>
    <w:rsid w:val="002D0088"/>
    <w:rsid w:val="002D00BD"/>
    <w:rsid w:val="002D19C3"/>
    <w:rsid w:val="002D2A4D"/>
    <w:rsid w:val="002D4170"/>
    <w:rsid w:val="002D4CAC"/>
    <w:rsid w:val="002D6DF7"/>
    <w:rsid w:val="002D7174"/>
    <w:rsid w:val="002E0116"/>
    <w:rsid w:val="002E0451"/>
    <w:rsid w:val="002E37D2"/>
    <w:rsid w:val="002E668D"/>
    <w:rsid w:val="002F03F4"/>
    <w:rsid w:val="002F280C"/>
    <w:rsid w:val="002F350D"/>
    <w:rsid w:val="002F3865"/>
    <w:rsid w:val="00303822"/>
    <w:rsid w:val="00303F6B"/>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21F0"/>
    <w:rsid w:val="003435BC"/>
    <w:rsid w:val="003438BA"/>
    <w:rsid w:val="00343A53"/>
    <w:rsid w:val="00345216"/>
    <w:rsid w:val="00345DEE"/>
    <w:rsid w:val="003477C5"/>
    <w:rsid w:val="003517C5"/>
    <w:rsid w:val="003549FE"/>
    <w:rsid w:val="00354E1B"/>
    <w:rsid w:val="00356435"/>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68FD"/>
    <w:rsid w:val="00386F6A"/>
    <w:rsid w:val="003901D0"/>
    <w:rsid w:val="003905CA"/>
    <w:rsid w:val="003910B7"/>
    <w:rsid w:val="00391BFF"/>
    <w:rsid w:val="00391F2C"/>
    <w:rsid w:val="00392B32"/>
    <w:rsid w:val="003935A8"/>
    <w:rsid w:val="00396789"/>
    <w:rsid w:val="0039686C"/>
    <w:rsid w:val="003A2193"/>
    <w:rsid w:val="003A2CB8"/>
    <w:rsid w:val="003A3F5D"/>
    <w:rsid w:val="003A40AC"/>
    <w:rsid w:val="003A4867"/>
    <w:rsid w:val="003A5689"/>
    <w:rsid w:val="003A5812"/>
    <w:rsid w:val="003A6A53"/>
    <w:rsid w:val="003B0202"/>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3E52"/>
    <w:rsid w:val="003D4843"/>
    <w:rsid w:val="003D4B21"/>
    <w:rsid w:val="003D5713"/>
    <w:rsid w:val="003D7CAC"/>
    <w:rsid w:val="003E0BF4"/>
    <w:rsid w:val="003E16DE"/>
    <w:rsid w:val="003E3106"/>
    <w:rsid w:val="003E4371"/>
    <w:rsid w:val="003E4AEA"/>
    <w:rsid w:val="003E559C"/>
    <w:rsid w:val="003E770D"/>
    <w:rsid w:val="003F03D2"/>
    <w:rsid w:val="003F1E8F"/>
    <w:rsid w:val="003F3427"/>
    <w:rsid w:val="003F36EC"/>
    <w:rsid w:val="003F5CF3"/>
    <w:rsid w:val="0040015D"/>
    <w:rsid w:val="004001C3"/>
    <w:rsid w:val="004018F3"/>
    <w:rsid w:val="00401EA4"/>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31A"/>
    <w:rsid w:val="00431872"/>
    <w:rsid w:val="00432AB8"/>
    <w:rsid w:val="00435372"/>
    <w:rsid w:val="00440119"/>
    <w:rsid w:val="00440F40"/>
    <w:rsid w:val="00442976"/>
    <w:rsid w:val="00443596"/>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09BD"/>
    <w:rsid w:val="00470E46"/>
    <w:rsid w:val="004720FD"/>
    <w:rsid w:val="00473906"/>
    <w:rsid w:val="004771A5"/>
    <w:rsid w:val="00477771"/>
    <w:rsid w:val="00480E6C"/>
    <w:rsid w:val="0048216A"/>
    <w:rsid w:val="004830C6"/>
    <w:rsid w:val="00486408"/>
    <w:rsid w:val="00486566"/>
    <w:rsid w:val="00486D72"/>
    <w:rsid w:val="0048710E"/>
    <w:rsid w:val="004872A8"/>
    <w:rsid w:val="004909DF"/>
    <w:rsid w:val="00490C8A"/>
    <w:rsid w:val="00492336"/>
    <w:rsid w:val="0049399C"/>
    <w:rsid w:val="00494E44"/>
    <w:rsid w:val="004962CD"/>
    <w:rsid w:val="004964B3"/>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2F9C"/>
    <w:rsid w:val="004D407A"/>
    <w:rsid w:val="004D5492"/>
    <w:rsid w:val="004E0710"/>
    <w:rsid w:val="004E1A07"/>
    <w:rsid w:val="004E35D5"/>
    <w:rsid w:val="004E3AE2"/>
    <w:rsid w:val="004E4B96"/>
    <w:rsid w:val="004E4D0E"/>
    <w:rsid w:val="004E6F2E"/>
    <w:rsid w:val="004E6FE6"/>
    <w:rsid w:val="004E7B41"/>
    <w:rsid w:val="004F199D"/>
    <w:rsid w:val="004F28AC"/>
    <w:rsid w:val="004F2B09"/>
    <w:rsid w:val="004F2F32"/>
    <w:rsid w:val="004F33FB"/>
    <w:rsid w:val="004F3AFE"/>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0728"/>
    <w:rsid w:val="00521751"/>
    <w:rsid w:val="00524A1D"/>
    <w:rsid w:val="00525AC9"/>
    <w:rsid w:val="005266EA"/>
    <w:rsid w:val="00526854"/>
    <w:rsid w:val="00527219"/>
    <w:rsid w:val="0052728A"/>
    <w:rsid w:val="005306FD"/>
    <w:rsid w:val="00531099"/>
    <w:rsid w:val="00533245"/>
    <w:rsid w:val="00534E4B"/>
    <w:rsid w:val="00541C7D"/>
    <w:rsid w:val="005421E8"/>
    <w:rsid w:val="005424E6"/>
    <w:rsid w:val="00542B89"/>
    <w:rsid w:val="00544459"/>
    <w:rsid w:val="0054650F"/>
    <w:rsid w:val="005509DD"/>
    <w:rsid w:val="005516B8"/>
    <w:rsid w:val="00552A7E"/>
    <w:rsid w:val="00552E2D"/>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6310"/>
    <w:rsid w:val="005B6791"/>
    <w:rsid w:val="005B7E95"/>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610A"/>
    <w:rsid w:val="00637B41"/>
    <w:rsid w:val="006403A4"/>
    <w:rsid w:val="00640880"/>
    <w:rsid w:val="00641599"/>
    <w:rsid w:val="006424B3"/>
    <w:rsid w:val="00643042"/>
    <w:rsid w:val="00643903"/>
    <w:rsid w:val="00643DE4"/>
    <w:rsid w:val="00644017"/>
    <w:rsid w:val="006454FB"/>
    <w:rsid w:val="006471F8"/>
    <w:rsid w:val="00651408"/>
    <w:rsid w:val="006536A8"/>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D39"/>
    <w:rsid w:val="00680C0F"/>
    <w:rsid w:val="00680D3D"/>
    <w:rsid w:val="00680DBB"/>
    <w:rsid w:val="006814A0"/>
    <w:rsid w:val="00683031"/>
    <w:rsid w:val="00684883"/>
    <w:rsid w:val="0068580E"/>
    <w:rsid w:val="00687E04"/>
    <w:rsid w:val="00690C92"/>
    <w:rsid w:val="00690E2C"/>
    <w:rsid w:val="00692099"/>
    <w:rsid w:val="0069219E"/>
    <w:rsid w:val="00692E88"/>
    <w:rsid w:val="00693A7B"/>
    <w:rsid w:val="00695AC8"/>
    <w:rsid w:val="00695ECB"/>
    <w:rsid w:val="0069670A"/>
    <w:rsid w:val="006A1824"/>
    <w:rsid w:val="006A64FB"/>
    <w:rsid w:val="006B03AC"/>
    <w:rsid w:val="006B1225"/>
    <w:rsid w:val="006B34D2"/>
    <w:rsid w:val="006B35BE"/>
    <w:rsid w:val="006B3855"/>
    <w:rsid w:val="006B474F"/>
    <w:rsid w:val="006B6403"/>
    <w:rsid w:val="006B6F0D"/>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3F5C"/>
    <w:rsid w:val="006E5CF5"/>
    <w:rsid w:val="006E68E8"/>
    <w:rsid w:val="006F06DA"/>
    <w:rsid w:val="006F4415"/>
    <w:rsid w:val="006F47AB"/>
    <w:rsid w:val="006F7777"/>
    <w:rsid w:val="00704240"/>
    <w:rsid w:val="007049B1"/>
    <w:rsid w:val="00704CC8"/>
    <w:rsid w:val="0070527C"/>
    <w:rsid w:val="00706DA1"/>
    <w:rsid w:val="00706F66"/>
    <w:rsid w:val="00707C8D"/>
    <w:rsid w:val="007105FF"/>
    <w:rsid w:val="00712601"/>
    <w:rsid w:val="0072005C"/>
    <w:rsid w:val="00722AF4"/>
    <w:rsid w:val="00723F80"/>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4FB"/>
    <w:rsid w:val="007458D4"/>
    <w:rsid w:val="00747DEA"/>
    <w:rsid w:val="007501B8"/>
    <w:rsid w:val="0075079E"/>
    <w:rsid w:val="007520D6"/>
    <w:rsid w:val="007601E2"/>
    <w:rsid w:val="0076040A"/>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981"/>
    <w:rsid w:val="007D234E"/>
    <w:rsid w:val="007D3789"/>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40774"/>
    <w:rsid w:val="00841A29"/>
    <w:rsid w:val="008422AC"/>
    <w:rsid w:val="00842854"/>
    <w:rsid w:val="00844646"/>
    <w:rsid w:val="00845414"/>
    <w:rsid w:val="008503D4"/>
    <w:rsid w:val="00853C60"/>
    <w:rsid w:val="008546FC"/>
    <w:rsid w:val="00855EF3"/>
    <w:rsid w:val="00856195"/>
    <w:rsid w:val="0085746E"/>
    <w:rsid w:val="00857FF3"/>
    <w:rsid w:val="00860BB6"/>
    <w:rsid w:val="00860DC7"/>
    <w:rsid w:val="00862367"/>
    <w:rsid w:val="00862655"/>
    <w:rsid w:val="00865DE7"/>
    <w:rsid w:val="00867F07"/>
    <w:rsid w:val="008700AF"/>
    <w:rsid w:val="008718DB"/>
    <w:rsid w:val="00873ACB"/>
    <w:rsid w:val="00873BC6"/>
    <w:rsid w:val="00875011"/>
    <w:rsid w:val="0087741D"/>
    <w:rsid w:val="008815A0"/>
    <w:rsid w:val="008817A2"/>
    <w:rsid w:val="008819DA"/>
    <w:rsid w:val="008840FE"/>
    <w:rsid w:val="0088489E"/>
    <w:rsid w:val="008856A8"/>
    <w:rsid w:val="00886641"/>
    <w:rsid w:val="008867C2"/>
    <w:rsid w:val="00886E01"/>
    <w:rsid w:val="00887377"/>
    <w:rsid w:val="00890E29"/>
    <w:rsid w:val="00891CF6"/>
    <w:rsid w:val="00891F28"/>
    <w:rsid w:val="0089508B"/>
    <w:rsid w:val="00895329"/>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6CE"/>
    <w:rsid w:val="008F19DA"/>
    <w:rsid w:val="008F1E7D"/>
    <w:rsid w:val="008F252E"/>
    <w:rsid w:val="008F2F99"/>
    <w:rsid w:val="008F31D3"/>
    <w:rsid w:val="008F484B"/>
    <w:rsid w:val="008F742E"/>
    <w:rsid w:val="00901355"/>
    <w:rsid w:val="009038B7"/>
    <w:rsid w:val="00903C79"/>
    <w:rsid w:val="0090493A"/>
    <w:rsid w:val="00905069"/>
    <w:rsid w:val="0090638E"/>
    <w:rsid w:val="00912DF6"/>
    <w:rsid w:val="00914CA9"/>
    <w:rsid w:val="00915590"/>
    <w:rsid w:val="00915D27"/>
    <w:rsid w:val="00923FA0"/>
    <w:rsid w:val="00925DC0"/>
    <w:rsid w:val="00926263"/>
    <w:rsid w:val="00927DBC"/>
    <w:rsid w:val="00930621"/>
    <w:rsid w:val="009309B9"/>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601B"/>
    <w:rsid w:val="00957E7F"/>
    <w:rsid w:val="009601E2"/>
    <w:rsid w:val="00960F58"/>
    <w:rsid w:val="00962258"/>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236"/>
    <w:rsid w:val="00990CE9"/>
    <w:rsid w:val="00990FF7"/>
    <w:rsid w:val="009919E6"/>
    <w:rsid w:val="00991D52"/>
    <w:rsid w:val="00992A03"/>
    <w:rsid w:val="00992A0A"/>
    <w:rsid w:val="0099595A"/>
    <w:rsid w:val="0099782D"/>
    <w:rsid w:val="00997C6E"/>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C043E"/>
    <w:rsid w:val="009C092E"/>
    <w:rsid w:val="009C25A8"/>
    <w:rsid w:val="009C4780"/>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553A"/>
    <w:rsid w:val="00A45C7F"/>
    <w:rsid w:val="00A47E15"/>
    <w:rsid w:val="00A5237D"/>
    <w:rsid w:val="00A52FA5"/>
    <w:rsid w:val="00A558A7"/>
    <w:rsid w:val="00A559A1"/>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1BC5"/>
    <w:rsid w:val="00A82A7C"/>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956"/>
    <w:rsid w:val="00AB4EA8"/>
    <w:rsid w:val="00AB5407"/>
    <w:rsid w:val="00AB5CA0"/>
    <w:rsid w:val="00AB625D"/>
    <w:rsid w:val="00AB6FF8"/>
    <w:rsid w:val="00AB7A4E"/>
    <w:rsid w:val="00AB7C41"/>
    <w:rsid w:val="00AC1740"/>
    <w:rsid w:val="00AC38A8"/>
    <w:rsid w:val="00AC4216"/>
    <w:rsid w:val="00AC60B0"/>
    <w:rsid w:val="00AC7735"/>
    <w:rsid w:val="00AD0296"/>
    <w:rsid w:val="00AD1826"/>
    <w:rsid w:val="00AD21B2"/>
    <w:rsid w:val="00AD39AA"/>
    <w:rsid w:val="00AD4379"/>
    <w:rsid w:val="00AD5C7A"/>
    <w:rsid w:val="00AD6BFD"/>
    <w:rsid w:val="00AD70B4"/>
    <w:rsid w:val="00AE1A68"/>
    <w:rsid w:val="00AE3FA9"/>
    <w:rsid w:val="00AE3FD5"/>
    <w:rsid w:val="00AE4DCB"/>
    <w:rsid w:val="00AE6FAC"/>
    <w:rsid w:val="00AE71AD"/>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9D2"/>
    <w:rsid w:val="00B14C99"/>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1ABB"/>
    <w:rsid w:val="00B62371"/>
    <w:rsid w:val="00B63A18"/>
    <w:rsid w:val="00B64B83"/>
    <w:rsid w:val="00B64D71"/>
    <w:rsid w:val="00B657FE"/>
    <w:rsid w:val="00B66814"/>
    <w:rsid w:val="00B66BA0"/>
    <w:rsid w:val="00B67A72"/>
    <w:rsid w:val="00B67D02"/>
    <w:rsid w:val="00B7089F"/>
    <w:rsid w:val="00B70D48"/>
    <w:rsid w:val="00B71058"/>
    <w:rsid w:val="00B71C0C"/>
    <w:rsid w:val="00B7222B"/>
    <w:rsid w:val="00B80585"/>
    <w:rsid w:val="00B81CAF"/>
    <w:rsid w:val="00B827C3"/>
    <w:rsid w:val="00B83288"/>
    <w:rsid w:val="00B85D07"/>
    <w:rsid w:val="00B866C5"/>
    <w:rsid w:val="00B87061"/>
    <w:rsid w:val="00B87141"/>
    <w:rsid w:val="00B879A2"/>
    <w:rsid w:val="00B909FA"/>
    <w:rsid w:val="00B948F9"/>
    <w:rsid w:val="00B956EE"/>
    <w:rsid w:val="00B97241"/>
    <w:rsid w:val="00B97A4B"/>
    <w:rsid w:val="00B97C05"/>
    <w:rsid w:val="00BA0B87"/>
    <w:rsid w:val="00BA176E"/>
    <w:rsid w:val="00BA2339"/>
    <w:rsid w:val="00BA5B72"/>
    <w:rsid w:val="00BA5C6C"/>
    <w:rsid w:val="00BA61BB"/>
    <w:rsid w:val="00BA64A7"/>
    <w:rsid w:val="00BB3CDF"/>
    <w:rsid w:val="00BB4B0A"/>
    <w:rsid w:val="00BB4D66"/>
    <w:rsid w:val="00BC1071"/>
    <w:rsid w:val="00BC189A"/>
    <w:rsid w:val="00BC2195"/>
    <w:rsid w:val="00BC2431"/>
    <w:rsid w:val="00BC277F"/>
    <w:rsid w:val="00BC2B94"/>
    <w:rsid w:val="00BC7113"/>
    <w:rsid w:val="00BC71F5"/>
    <w:rsid w:val="00BD094B"/>
    <w:rsid w:val="00BD1496"/>
    <w:rsid w:val="00BD1F3C"/>
    <w:rsid w:val="00BD3594"/>
    <w:rsid w:val="00BD3ED6"/>
    <w:rsid w:val="00BD426E"/>
    <w:rsid w:val="00BD57C4"/>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441"/>
    <w:rsid w:val="00C049E6"/>
    <w:rsid w:val="00C103A2"/>
    <w:rsid w:val="00C111CA"/>
    <w:rsid w:val="00C11203"/>
    <w:rsid w:val="00C11283"/>
    <w:rsid w:val="00C14FE3"/>
    <w:rsid w:val="00C16A4D"/>
    <w:rsid w:val="00C207D0"/>
    <w:rsid w:val="00C22586"/>
    <w:rsid w:val="00C230AA"/>
    <w:rsid w:val="00C236F3"/>
    <w:rsid w:val="00C23C0A"/>
    <w:rsid w:val="00C25D2F"/>
    <w:rsid w:val="00C3148D"/>
    <w:rsid w:val="00C32E83"/>
    <w:rsid w:val="00C34799"/>
    <w:rsid w:val="00C358F0"/>
    <w:rsid w:val="00C36A0F"/>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21CF"/>
    <w:rsid w:val="00C82666"/>
    <w:rsid w:val="00C82D1D"/>
    <w:rsid w:val="00C851ED"/>
    <w:rsid w:val="00C87381"/>
    <w:rsid w:val="00C90C27"/>
    <w:rsid w:val="00C90E6B"/>
    <w:rsid w:val="00C92AAC"/>
    <w:rsid w:val="00C93164"/>
    <w:rsid w:val="00C957CA"/>
    <w:rsid w:val="00C9606C"/>
    <w:rsid w:val="00C97A3C"/>
    <w:rsid w:val="00C97DD3"/>
    <w:rsid w:val="00CA03B2"/>
    <w:rsid w:val="00CA60D7"/>
    <w:rsid w:val="00CA77C8"/>
    <w:rsid w:val="00CA7EF7"/>
    <w:rsid w:val="00CB0655"/>
    <w:rsid w:val="00CB06AE"/>
    <w:rsid w:val="00CB272B"/>
    <w:rsid w:val="00CB2A12"/>
    <w:rsid w:val="00CB3187"/>
    <w:rsid w:val="00CB393A"/>
    <w:rsid w:val="00CB3D31"/>
    <w:rsid w:val="00CB43CE"/>
    <w:rsid w:val="00CB4DB9"/>
    <w:rsid w:val="00CB53E6"/>
    <w:rsid w:val="00CB5985"/>
    <w:rsid w:val="00CB5E8D"/>
    <w:rsid w:val="00CC09A3"/>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71BF"/>
    <w:rsid w:val="00D0799D"/>
    <w:rsid w:val="00D12931"/>
    <w:rsid w:val="00D135D9"/>
    <w:rsid w:val="00D14057"/>
    <w:rsid w:val="00D142F8"/>
    <w:rsid w:val="00D1500C"/>
    <w:rsid w:val="00D16A54"/>
    <w:rsid w:val="00D2272E"/>
    <w:rsid w:val="00D2300A"/>
    <w:rsid w:val="00D24DA2"/>
    <w:rsid w:val="00D24DB4"/>
    <w:rsid w:val="00D2546E"/>
    <w:rsid w:val="00D26BA6"/>
    <w:rsid w:val="00D275B1"/>
    <w:rsid w:val="00D27685"/>
    <w:rsid w:val="00D31611"/>
    <w:rsid w:val="00D317A6"/>
    <w:rsid w:val="00D32169"/>
    <w:rsid w:val="00D324E6"/>
    <w:rsid w:val="00D33525"/>
    <w:rsid w:val="00D344FC"/>
    <w:rsid w:val="00D35A22"/>
    <w:rsid w:val="00D40E85"/>
    <w:rsid w:val="00D414D3"/>
    <w:rsid w:val="00D41E4F"/>
    <w:rsid w:val="00D428CB"/>
    <w:rsid w:val="00D43BAC"/>
    <w:rsid w:val="00D43D78"/>
    <w:rsid w:val="00D446BE"/>
    <w:rsid w:val="00D4784C"/>
    <w:rsid w:val="00D47E05"/>
    <w:rsid w:val="00D47E1A"/>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3D53"/>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7384"/>
    <w:rsid w:val="00DB7867"/>
    <w:rsid w:val="00DC0F04"/>
    <w:rsid w:val="00DC395A"/>
    <w:rsid w:val="00DC446D"/>
    <w:rsid w:val="00DC4798"/>
    <w:rsid w:val="00DC4C55"/>
    <w:rsid w:val="00DC4EFA"/>
    <w:rsid w:val="00DC5C62"/>
    <w:rsid w:val="00DC6ED7"/>
    <w:rsid w:val="00DC7DD2"/>
    <w:rsid w:val="00DD366D"/>
    <w:rsid w:val="00DD39E2"/>
    <w:rsid w:val="00DD43CB"/>
    <w:rsid w:val="00DD52F1"/>
    <w:rsid w:val="00DD61B3"/>
    <w:rsid w:val="00DD6D39"/>
    <w:rsid w:val="00DD724D"/>
    <w:rsid w:val="00DE0C6D"/>
    <w:rsid w:val="00DE1AFB"/>
    <w:rsid w:val="00DE3313"/>
    <w:rsid w:val="00DE34B5"/>
    <w:rsid w:val="00DE4FE7"/>
    <w:rsid w:val="00DE57E7"/>
    <w:rsid w:val="00DE5DD8"/>
    <w:rsid w:val="00DE615D"/>
    <w:rsid w:val="00DF07A5"/>
    <w:rsid w:val="00DF0B58"/>
    <w:rsid w:val="00DF1584"/>
    <w:rsid w:val="00DF1FAA"/>
    <w:rsid w:val="00DF3F53"/>
    <w:rsid w:val="00DF48F7"/>
    <w:rsid w:val="00DF511C"/>
    <w:rsid w:val="00DF6198"/>
    <w:rsid w:val="00E00540"/>
    <w:rsid w:val="00E01227"/>
    <w:rsid w:val="00E025F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40ED5"/>
    <w:rsid w:val="00E42C76"/>
    <w:rsid w:val="00E44DA6"/>
    <w:rsid w:val="00E4783D"/>
    <w:rsid w:val="00E47C49"/>
    <w:rsid w:val="00E51BF1"/>
    <w:rsid w:val="00E529E1"/>
    <w:rsid w:val="00E52C8E"/>
    <w:rsid w:val="00E52D66"/>
    <w:rsid w:val="00E52E3F"/>
    <w:rsid w:val="00E53403"/>
    <w:rsid w:val="00E5507A"/>
    <w:rsid w:val="00E62498"/>
    <w:rsid w:val="00E6291D"/>
    <w:rsid w:val="00E632F0"/>
    <w:rsid w:val="00E63F95"/>
    <w:rsid w:val="00E6772D"/>
    <w:rsid w:val="00E71228"/>
    <w:rsid w:val="00E71E80"/>
    <w:rsid w:val="00E73F0E"/>
    <w:rsid w:val="00E812FF"/>
    <w:rsid w:val="00E81DC7"/>
    <w:rsid w:val="00E81FB8"/>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331E"/>
    <w:rsid w:val="00EC632D"/>
    <w:rsid w:val="00EC78AE"/>
    <w:rsid w:val="00ED1596"/>
    <w:rsid w:val="00ED341D"/>
    <w:rsid w:val="00ED60DC"/>
    <w:rsid w:val="00ED71F4"/>
    <w:rsid w:val="00ED7899"/>
    <w:rsid w:val="00ED7AC5"/>
    <w:rsid w:val="00EE025B"/>
    <w:rsid w:val="00EE0A2B"/>
    <w:rsid w:val="00EE1828"/>
    <w:rsid w:val="00EE2EBD"/>
    <w:rsid w:val="00EE3C71"/>
    <w:rsid w:val="00EE40C8"/>
    <w:rsid w:val="00EE4154"/>
    <w:rsid w:val="00EE5178"/>
    <w:rsid w:val="00EE56DA"/>
    <w:rsid w:val="00EE5EC6"/>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3F5E"/>
    <w:rsid w:val="00F3498D"/>
    <w:rsid w:val="00F35692"/>
    <w:rsid w:val="00F36CD9"/>
    <w:rsid w:val="00F37252"/>
    <w:rsid w:val="00F37340"/>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DD1779-780F-D941-9C7A-CB442CEF0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27</Pages>
  <Words>7430</Words>
  <Characters>40867</Characters>
  <Application>Microsoft Macintosh Word</Application>
  <DocSecurity>0</DocSecurity>
  <Lines>340</Lines>
  <Paragraphs>96</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48201</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15</cp:revision>
  <cp:lastPrinted>2016-10-18T17:19:00Z</cp:lastPrinted>
  <dcterms:created xsi:type="dcterms:W3CDTF">2017-09-21T12:03:00Z</dcterms:created>
  <dcterms:modified xsi:type="dcterms:W3CDTF">2017-09-26T16:57:00Z</dcterms:modified>
</cp:coreProperties>
</file>